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B00D1" w14:textId="70C8F99A" w:rsidR="00B26F58" w:rsidRDefault="00B26F58" w:rsidP="003D5056">
      <w:pPr>
        <w:pStyle w:val="Heading1"/>
        <w:spacing w:line="480" w:lineRule="auto"/>
      </w:pPr>
      <w:r>
        <w:t>Ongoing Challenges in the Diagnosis of 11p15.5-Associated Imprinting Disorders</w:t>
      </w:r>
    </w:p>
    <w:p w14:paraId="4B76717E" w14:textId="18524DBC" w:rsidR="0047745C" w:rsidRDefault="0047745C" w:rsidP="003D5056">
      <w:pPr>
        <w:spacing w:afterLines="60" w:after="144" w:line="480" w:lineRule="auto"/>
      </w:pPr>
      <w:bookmarkStart w:id="0" w:name="_Toc93340440"/>
      <w:r>
        <w:t>Deborah JG Mackay</w:t>
      </w:r>
      <w:r w:rsidRPr="0047745C">
        <w:rPr>
          <w:vertAlign w:val="superscript"/>
        </w:rPr>
        <w:t>1,2</w:t>
      </w:r>
      <w:r w:rsidR="00A51618">
        <w:rPr>
          <w:vertAlign w:val="superscript"/>
        </w:rPr>
        <w:t>,</w:t>
      </w:r>
      <w:r w:rsidR="00080EF4">
        <w:rPr>
          <w:vertAlign w:val="superscript"/>
        </w:rPr>
        <w:t>*</w:t>
      </w:r>
      <w:r>
        <w:t>, I Karen Temple</w:t>
      </w:r>
      <w:r w:rsidRPr="0047745C">
        <w:rPr>
          <w:vertAlign w:val="superscript"/>
        </w:rPr>
        <w:t>1</w:t>
      </w:r>
      <w:r w:rsidR="00080EF4">
        <w:rPr>
          <w:vertAlign w:val="superscript"/>
        </w:rPr>
        <w:t>,3</w:t>
      </w:r>
    </w:p>
    <w:p w14:paraId="4246233A" w14:textId="38F2D117" w:rsidR="0047745C" w:rsidRDefault="0047745C" w:rsidP="003D5056">
      <w:pPr>
        <w:spacing w:afterLines="60" w:after="144" w:line="480" w:lineRule="auto"/>
      </w:pPr>
      <w:r>
        <w:t xml:space="preserve">1. </w:t>
      </w:r>
      <w:r w:rsidRPr="0047745C">
        <w:t xml:space="preserve">Human </w:t>
      </w:r>
      <w:r w:rsidR="00080EF4">
        <w:t>Development and Health</w:t>
      </w:r>
      <w:r w:rsidRPr="0047745C">
        <w:t xml:space="preserve">, Faculty of Medicine, University </w:t>
      </w:r>
      <w:r w:rsidR="00080EF4">
        <w:t>of</w:t>
      </w:r>
      <w:r w:rsidRPr="0047745C">
        <w:t xml:space="preserve"> Southampton, UK</w:t>
      </w:r>
    </w:p>
    <w:p w14:paraId="71FA3384" w14:textId="16C8BD87" w:rsidR="0047745C" w:rsidRDefault="0047745C" w:rsidP="003D5056">
      <w:pPr>
        <w:spacing w:afterLines="60" w:after="144" w:line="480" w:lineRule="auto"/>
      </w:pPr>
      <w:r>
        <w:t xml:space="preserve">2. </w:t>
      </w:r>
      <w:r w:rsidRPr="0047745C">
        <w:t>Wessex Regional Genetics Laboratory, Salisbury NHS Foundation Trust, Salisbury, UK</w:t>
      </w:r>
    </w:p>
    <w:p w14:paraId="2E1BAE13" w14:textId="094CC81D" w:rsidR="00080EF4" w:rsidRDefault="00080EF4" w:rsidP="003D5056">
      <w:pPr>
        <w:spacing w:afterLines="60" w:after="144" w:line="480" w:lineRule="auto"/>
      </w:pPr>
      <w:r>
        <w:t xml:space="preserve">3. </w:t>
      </w:r>
      <w:r w:rsidRPr="0047745C">
        <w:t>University Hospital Southampton NHS Foundation Trust, Southampton, UK</w:t>
      </w:r>
    </w:p>
    <w:p w14:paraId="1AB2E7C0" w14:textId="564C2856" w:rsidR="00A51618" w:rsidRDefault="00080EF4" w:rsidP="003D5056">
      <w:pPr>
        <w:spacing w:afterLines="60" w:after="144" w:line="480" w:lineRule="auto"/>
      </w:pPr>
      <w:r>
        <w:t>*</w:t>
      </w:r>
      <w:r w:rsidR="00A51618">
        <w:t>to whom correspondence should be addressed:</w:t>
      </w:r>
      <w:r>
        <w:t xml:space="preserve"> </w:t>
      </w:r>
      <w:r w:rsidRPr="0047745C">
        <w:t>Wessex Regional Genetics Laboratory, Salisbury NHS Foundation Trust, Salisbury</w:t>
      </w:r>
      <w:r>
        <w:t xml:space="preserve"> SP2 8DR</w:t>
      </w:r>
      <w:r w:rsidRPr="0047745C">
        <w:t>, UK</w:t>
      </w:r>
      <w:r w:rsidR="00A51618">
        <w:t xml:space="preserve"> </w:t>
      </w:r>
      <w:hyperlink r:id="rId8" w:history="1">
        <w:r w:rsidR="002D355B" w:rsidRPr="00D82674">
          <w:rPr>
            <w:rStyle w:val="Hyperlink"/>
          </w:rPr>
          <w:t>djgm@soton.ac.uk</w:t>
        </w:r>
      </w:hyperlink>
    </w:p>
    <w:p w14:paraId="46B91B22" w14:textId="77777777" w:rsidR="002D355B" w:rsidRDefault="002D355B" w:rsidP="002D355B">
      <w:pPr>
        <w:spacing w:afterLines="60" w:after="144" w:line="480" w:lineRule="auto"/>
      </w:pPr>
    </w:p>
    <w:p w14:paraId="33E3A684" w14:textId="0422D103" w:rsidR="002D355B" w:rsidRDefault="002D355B" w:rsidP="002D355B">
      <w:pPr>
        <w:spacing w:afterLines="60" w:after="144" w:line="480" w:lineRule="auto"/>
      </w:pPr>
      <w:r>
        <w:t>Declarations</w:t>
      </w:r>
    </w:p>
    <w:p w14:paraId="3F77EA06" w14:textId="77777777" w:rsidR="002D355B" w:rsidRDefault="002D355B" w:rsidP="002D355B">
      <w:pPr>
        <w:spacing w:afterLines="60" w:after="144" w:line="480" w:lineRule="auto"/>
      </w:pPr>
      <w:r>
        <w:t xml:space="preserve">Funding: IKT is supported by the National Institutes of Health Research (NIHR) Biomedical Research Centre, Southampton. </w:t>
      </w:r>
    </w:p>
    <w:p w14:paraId="7659BA5F" w14:textId="77777777" w:rsidR="002D355B" w:rsidRDefault="002D355B" w:rsidP="002D355B">
      <w:pPr>
        <w:spacing w:afterLines="60" w:after="144" w:line="480" w:lineRule="auto"/>
      </w:pPr>
      <w:r>
        <w:t>Competing interests: The authors affirm that no competing interests exist in relation to this paper.</w:t>
      </w:r>
    </w:p>
    <w:p w14:paraId="57E3B998" w14:textId="6B4FD8AD" w:rsidR="002D355B" w:rsidRDefault="002D355B" w:rsidP="002D355B">
      <w:pPr>
        <w:spacing w:afterLines="60" w:after="144" w:line="480" w:lineRule="auto"/>
      </w:pPr>
      <w:r>
        <w:t>Contributions: DJGM drafted the manuscript and led on sections concerning molecular features; IKT led on clinical features; both authors revised and approved the manuscript and accept accountability for it.</w:t>
      </w:r>
    </w:p>
    <w:p w14:paraId="15E856A6" w14:textId="6F4F9501" w:rsidR="002D355B" w:rsidRDefault="002D355B" w:rsidP="003D5056">
      <w:pPr>
        <w:spacing w:afterLines="60" w:after="144" w:line="480" w:lineRule="auto"/>
      </w:pPr>
      <w:r w:rsidRPr="002D355B">
        <w:t xml:space="preserve">Ethical approval and Consent: Not applicable; </w:t>
      </w:r>
    </w:p>
    <w:p w14:paraId="22119C1D" w14:textId="286716F4" w:rsidR="002D355B" w:rsidRDefault="002D355B" w:rsidP="003D5056">
      <w:pPr>
        <w:spacing w:afterLines="60" w:after="144" w:line="480" w:lineRule="auto"/>
      </w:pPr>
      <w:r w:rsidRPr="002D355B">
        <w:t>Data availability: Not applicable</w:t>
      </w:r>
    </w:p>
    <w:p w14:paraId="578713FE" w14:textId="7416D71B" w:rsidR="003D5056" w:rsidRDefault="003D5056" w:rsidP="003D5056">
      <w:pPr>
        <w:spacing w:line="480" w:lineRule="auto"/>
      </w:pPr>
      <w:r>
        <w:br w:type="page"/>
      </w:r>
    </w:p>
    <w:p w14:paraId="2B470CDD" w14:textId="242A2403" w:rsidR="003D5056" w:rsidRDefault="003D5056" w:rsidP="00131FF9">
      <w:pPr>
        <w:pStyle w:val="Heading2"/>
      </w:pPr>
      <w:r>
        <w:lastRenderedPageBreak/>
        <w:t>Abstract</w:t>
      </w:r>
    </w:p>
    <w:p w14:paraId="5FEDD11C" w14:textId="61CE90D9" w:rsidR="003F51D1" w:rsidRDefault="003F51D1" w:rsidP="003F51D1">
      <w:pPr>
        <w:spacing w:afterLines="60" w:after="144" w:line="480" w:lineRule="auto"/>
      </w:pPr>
      <w:r>
        <w:t xml:space="preserve">The </w:t>
      </w:r>
      <w:r w:rsidR="00FF6578">
        <w:t>over</w:t>
      </w:r>
      <w:r>
        <w:t>growth disorder Beckwith-Wiedemann syndrome</w:t>
      </w:r>
      <w:r w:rsidR="00131FF9">
        <w:t xml:space="preserve"> (BWS)</w:t>
      </w:r>
      <w:r>
        <w:t xml:space="preserve"> and </w:t>
      </w:r>
      <w:r w:rsidR="00FF6578">
        <w:t xml:space="preserve">the growth restriction disorder </w:t>
      </w:r>
      <w:r>
        <w:t>Silver-Russell syndrome</w:t>
      </w:r>
      <w:r w:rsidR="00FF6578">
        <w:t xml:space="preserve"> (SRS)</w:t>
      </w:r>
      <w:r>
        <w:t xml:space="preserve"> have been described as ‘mirror’ syndromes, in both their clinical features and molecular causes.</w:t>
      </w:r>
      <w:r w:rsidR="00FF6578">
        <w:t xml:space="preserve">  Clinically, </w:t>
      </w:r>
      <w:r w:rsidR="000C6468">
        <w:t xml:space="preserve">their nonspecific features – </w:t>
      </w:r>
      <w:r w:rsidR="00131FF9">
        <w:t xml:space="preserve">focused around </w:t>
      </w:r>
      <w:r w:rsidR="000C6468">
        <w:t>continuous variable</w:t>
      </w:r>
      <w:r w:rsidR="008562AE">
        <w:t>s</w:t>
      </w:r>
      <w:r w:rsidR="000C6468">
        <w:t xml:space="preserve"> of </w:t>
      </w:r>
      <w:r w:rsidR="00131FF9">
        <w:t xml:space="preserve">atypical </w:t>
      </w:r>
      <w:r w:rsidR="000C6468">
        <w:t xml:space="preserve">growth – make it hard to </w:t>
      </w:r>
      <w:r w:rsidR="008562AE">
        <w:t>set</w:t>
      </w:r>
      <w:r w:rsidR="000C6468">
        <w:t xml:space="preserve"> diagnostic thresholds </w:t>
      </w:r>
      <w:r w:rsidR="00131FF9">
        <w:t xml:space="preserve">that are pragmatic </w:t>
      </w:r>
      <w:r w:rsidR="000C6468">
        <w:t>without potentially excluding some cases.  Molecularly, b</w:t>
      </w:r>
      <w:r w:rsidR="00FF6578">
        <w:t xml:space="preserve">oth are imprinting disorders, classically associated with ‘opposite’ genetic and epigenetic changes to genes on chromosome 11p15, but both </w:t>
      </w:r>
      <w:r w:rsidR="008562AE">
        <w:t xml:space="preserve">are </w:t>
      </w:r>
      <w:r w:rsidR="00FF6578">
        <w:t xml:space="preserve">associated with </w:t>
      </w:r>
      <w:r w:rsidR="008562AE">
        <w:t xml:space="preserve">somatic mosaicism as well as </w:t>
      </w:r>
      <w:r w:rsidR="00FF6578">
        <w:t xml:space="preserve">an increasing range of </w:t>
      </w:r>
      <w:r w:rsidR="008562AE">
        <w:t xml:space="preserve">alternative </w:t>
      </w:r>
      <w:r w:rsidR="00FF6578">
        <w:t>(epi)genetic changes to other genes</w:t>
      </w:r>
      <w:r w:rsidR="008562AE">
        <w:t xml:space="preserve">, which </w:t>
      </w:r>
      <w:r w:rsidR="00004E2B">
        <w:t>make</w:t>
      </w:r>
      <w:r w:rsidR="008562AE">
        <w:t xml:space="preserve"> molecular diagnosis</w:t>
      </w:r>
      <w:r w:rsidR="00004E2B">
        <w:t xml:space="preserve"> an increasingly complex process</w:t>
      </w:r>
      <w:r w:rsidR="00FF6578">
        <w:t xml:space="preserve">.  </w:t>
      </w:r>
    </w:p>
    <w:p w14:paraId="50486901" w14:textId="697A5B60" w:rsidR="003F51D1" w:rsidRDefault="003F51D1" w:rsidP="003F51D1">
      <w:pPr>
        <w:spacing w:afterLines="60" w:after="144" w:line="480" w:lineRule="auto"/>
      </w:pPr>
      <w:r>
        <w:t xml:space="preserve">In this </w:t>
      </w:r>
      <w:r w:rsidR="00080EF4">
        <w:t>C</w:t>
      </w:r>
      <w:r w:rsidR="00B53CFB">
        <w:t xml:space="preserve">urrent </w:t>
      </w:r>
      <w:r w:rsidR="00080EF4">
        <w:t>O</w:t>
      </w:r>
      <w:r w:rsidR="00B53CFB">
        <w:t xml:space="preserve">pinion, </w:t>
      </w:r>
      <w:r>
        <w:t xml:space="preserve">we explore how the understanding of BWS and SRS has evolved in recent years, </w:t>
      </w:r>
      <w:r w:rsidR="00004E2B">
        <w:t xml:space="preserve">stretching the canonical ‘mirror’ designations in different ways for the two disorders and </w:t>
      </w:r>
      <w:r>
        <w:t xml:space="preserve">how this </w:t>
      </w:r>
      <w:r w:rsidR="00004E2B">
        <w:t>is changing</w:t>
      </w:r>
      <w:r>
        <w:t xml:space="preserve"> clinical and molecular diagnosis</w:t>
      </w:r>
      <w:r w:rsidR="00004E2B">
        <w:t xml:space="preserve">.  We suggest some </w:t>
      </w:r>
      <w:r w:rsidR="00131FF9">
        <w:t>possible directions of travel toward more</w:t>
      </w:r>
      <w:r>
        <w:t xml:space="preserve"> </w:t>
      </w:r>
      <w:r w:rsidR="008562AE">
        <w:t>timely and stratified diagnosis</w:t>
      </w:r>
      <w:r w:rsidR="00131FF9">
        <w:t>,</w:t>
      </w:r>
      <w:r w:rsidR="008562AE">
        <w:t xml:space="preserve"> </w:t>
      </w:r>
      <w:r w:rsidR="00131FF9">
        <w:t>so that</w:t>
      </w:r>
      <w:r w:rsidR="00004E2B">
        <w:t xml:space="preserve"> patients </w:t>
      </w:r>
      <w:r w:rsidR="00131FF9">
        <w:t>can</w:t>
      </w:r>
      <w:r w:rsidR="00004E2B">
        <w:t xml:space="preserve"> access </w:t>
      </w:r>
      <w:r w:rsidR="008562AE">
        <w:t>the early interventions that are so critical for good outcome</w:t>
      </w:r>
      <w:r>
        <w:t xml:space="preserve">.  </w:t>
      </w:r>
    </w:p>
    <w:p w14:paraId="0B5D0EF7" w14:textId="6F04AAB3" w:rsidR="00DF51F9" w:rsidRDefault="00DF51F9" w:rsidP="003A2BE7">
      <w:pPr>
        <w:pStyle w:val="Heading2"/>
      </w:pPr>
      <w:r>
        <w:t xml:space="preserve">Key points: </w:t>
      </w:r>
    </w:p>
    <w:p w14:paraId="679214BD" w14:textId="77777777" w:rsidR="00E4479A" w:rsidRDefault="00E4479A" w:rsidP="003D5056">
      <w:pPr>
        <w:spacing w:afterLines="60" w:after="144" w:line="480" w:lineRule="auto"/>
      </w:pPr>
      <w:r>
        <w:t>Health professionals need to consider imprinting disorders in p</w:t>
      </w:r>
      <w:r w:rsidRPr="003A2BE7">
        <w:t>atients with overgrowth or restricted growth where the cause has not been determined.</w:t>
      </w:r>
      <w:r>
        <w:t xml:space="preserve"> Imprinting disorders are currently under-recognied.</w:t>
      </w:r>
    </w:p>
    <w:p w14:paraId="21157B28" w14:textId="3DCFCA56" w:rsidR="00DF51F9" w:rsidRDefault="00DF51F9" w:rsidP="003D5056">
      <w:pPr>
        <w:spacing w:afterLines="60" w:after="144" w:line="480" w:lineRule="auto"/>
      </w:pPr>
      <w:r>
        <w:t xml:space="preserve">While SRS and BWS </w:t>
      </w:r>
      <w:r w:rsidR="00E83E08">
        <w:t>are chiefly caused by</w:t>
      </w:r>
      <w:r>
        <w:t xml:space="preserve"> molecular changes on chromosome 11, </w:t>
      </w:r>
      <w:r w:rsidR="006D64EB">
        <w:t xml:space="preserve">research studies are identifying </w:t>
      </w:r>
      <w:r>
        <w:t>an increasing range of (epi)genetic changes</w:t>
      </w:r>
      <w:r w:rsidR="00E83E08">
        <w:t>, particularly in people with SRS-like features.</w:t>
      </w:r>
    </w:p>
    <w:p w14:paraId="6BBCEE70" w14:textId="2F67EADC" w:rsidR="00A51618" w:rsidRDefault="006D64EB" w:rsidP="003A2BE7">
      <w:pPr>
        <w:spacing w:afterLines="60" w:after="144" w:line="480" w:lineRule="auto"/>
      </w:pPr>
      <w:r>
        <w:t>These recent findings need assessment, to decide</w:t>
      </w:r>
      <w:r w:rsidR="00E83E08">
        <w:t xml:space="preserve"> what (epi)genetic </w:t>
      </w:r>
      <w:r>
        <w:t xml:space="preserve">changes should be included in the diagnostic workup for BWS and SRS. </w:t>
      </w:r>
      <w:r w:rsidR="00A51618">
        <w:br w:type="page"/>
      </w:r>
    </w:p>
    <w:p w14:paraId="5C68C65B" w14:textId="5944413A" w:rsidR="00751D1C" w:rsidRPr="00592DA5" w:rsidRDefault="009A30D5" w:rsidP="003D5056">
      <w:pPr>
        <w:pStyle w:val="Heading2"/>
        <w:spacing w:line="480" w:lineRule="auto"/>
      </w:pPr>
      <w:r>
        <w:lastRenderedPageBreak/>
        <w:t xml:space="preserve">1. </w:t>
      </w:r>
      <w:r w:rsidR="00592DA5" w:rsidRPr="00592DA5">
        <w:t>Introduction</w:t>
      </w:r>
      <w:bookmarkEnd w:id="0"/>
    </w:p>
    <w:p w14:paraId="7ACF82A7" w14:textId="03427BD1" w:rsidR="00592DA5" w:rsidRDefault="00E51CB0" w:rsidP="003D5056">
      <w:pPr>
        <w:spacing w:afterLines="60" w:after="144" w:line="480" w:lineRule="auto"/>
      </w:pPr>
      <w:r>
        <w:t xml:space="preserve">The congenital growth disorders </w:t>
      </w:r>
      <w:r w:rsidR="00592DA5">
        <w:t xml:space="preserve">Beckwith-Wiedemann syndrome (BWS) and Silver-Russell syndrome (SRS) </w:t>
      </w:r>
      <w:r>
        <w:t xml:space="preserve">are imprinting disorders that </w:t>
      </w:r>
      <w:r w:rsidR="00592DA5">
        <w:t xml:space="preserve">have been described as ‘mirror’ syndromes, in both their clinical features and molecular causes. </w:t>
      </w:r>
      <w:r w:rsidR="00606F39">
        <w:t xml:space="preserve"> </w:t>
      </w:r>
    </w:p>
    <w:p w14:paraId="1631ADCD" w14:textId="2577C616" w:rsidR="00606F39" w:rsidRDefault="00C550A9" w:rsidP="003D5056">
      <w:pPr>
        <w:spacing w:afterLines="60" w:after="144" w:line="480" w:lineRule="auto"/>
      </w:pPr>
      <w:r>
        <w:t xml:space="preserve">The classical phenotype of BWS (OMIM #130650) </w:t>
      </w:r>
      <w:r w:rsidR="006E7FAE">
        <w:t xml:space="preserve">is </w:t>
      </w:r>
      <w:r>
        <w:t xml:space="preserve"> pre- and postnatal overgrowth</w:t>
      </w:r>
      <w:r w:rsidR="00834587">
        <w:t>,</w:t>
      </w:r>
      <w:r>
        <w:t xml:space="preserve"> </w:t>
      </w:r>
      <w:r w:rsidR="006E7FAE">
        <w:t xml:space="preserve">and may include </w:t>
      </w:r>
      <w:r w:rsidR="004938E9">
        <w:t>abdominal wall defects</w:t>
      </w:r>
      <w:r w:rsidR="00D17653">
        <w:t>,</w:t>
      </w:r>
      <w:r w:rsidR="004938E9">
        <w:t xml:space="preserve"> </w:t>
      </w:r>
      <w:r>
        <w:t xml:space="preserve">macroglossia, </w:t>
      </w:r>
      <w:r w:rsidR="004938E9">
        <w:t xml:space="preserve">body asymmetry, </w:t>
      </w:r>
      <w:r w:rsidR="00C27EDA">
        <w:t xml:space="preserve">neonatal hypoglycaemia, </w:t>
      </w:r>
      <w:r>
        <w:t xml:space="preserve">and </w:t>
      </w:r>
      <w:r w:rsidR="0030764D">
        <w:t>predisposition to</w:t>
      </w:r>
      <w:r>
        <w:t xml:space="preserve"> embryonal tumours, along with numerous further clinical </w:t>
      </w:r>
      <w:r w:rsidR="00B554D7">
        <w:t>signs</w:t>
      </w:r>
      <w:r>
        <w:t xml:space="preserve"> </w:t>
      </w:r>
      <w:r w:rsidR="0030764D">
        <w:t>at</w:t>
      </w:r>
      <w:r>
        <w:t xml:space="preserve"> different frequenc</w:t>
      </w:r>
      <w:r w:rsidR="00B554D7">
        <w:t>ies</w:t>
      </w:r>
      <w:r w:rsidR="007E0C77">
        <w:t xml:space="preserve"> </w:t>
      </w:r>
      <w:r w:rsidR="007E0C77">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080EF4">
        <w:instrText xml:space="preserve"> ADDIN EN.CITE </w:instrText>
      </w:r>
      <w:r w:rsidR="00080EF4">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080EF4">
        <w:instrText xml:space="preserve"> ADDIN EN.CITE.DATA </w:instrText>
      </w:r>
      <w:r w:rsidR="00080EF4">
        <w:fldChar w:fldCharType="end"/>
      </w:r>
      <w:r w:rsidR="007E0C77">
        <w:fldChar w:fldCharType="separate"/>
      </w:r>
      <w:r w:rsidR="00080EF4">
        <w:rPr>
          <w:noProof/>
        </w:rPr>
        <w:t>[1]</w:t>
      </w:r>
      <w:r w:rsidR="007E0C77">
        <w:fldChar w:fldCharType="end"/>
      </w:r>
      <w:r>
        <w:t xml:space="preserve">.  Its estimated prevalence is </w:t>
      </w:r>
      <w:r w:rsidR="00DE2D8C">
        <w:t>approximately 1:10,000</w:t>
      </w:r>
      <w:r>
        <w:t xml:space="preserve"> liveborns</w:t>
      </w:r>
      <w:r w:rsidR="00DE2D8C">
        <w:fldChar w:fldCharType="begin">
          <w:fldData xml:space="preserve">PEVuZE5vdGU+PENpdGU+PEF1dGhvcj5ZYWtvcmV2YTwvQXV0aG9yPjxZZWFyPjIwMTk8L1llYXI+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</w:fldData>
        </w:fldChar>
      </w:r>
      <w:r w:rsidR="007E0C77">
        <w:instrText xml:space="preserve"> ADDIN EN.CITE </w:instrText>
      </w:r>
      <w:r w:rsidR="007E0C77">
        <w:fldChar w:fldCharType="begin">
          <w:fldData xml:space="preserve">PEVuZE5vdGU+PENpdGU+PEF1dGhvcj5ZYWtvcmV2YTwvQXV0aG9yPjxZZWFyPjIwMTk8L1llYXI+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</w:fldData>
        </w:fldChar>
      </w:r>
      <w:r w:rsidR="007E0C77">
        <w:instrText xml:space="preserve"> ADDIN EN.CITE.DATA </w:instrText>
      </w:r>
      <w:r w:rsidR="007E0C77">
        <w:fldChar w:fldCharType="end"/>
      </w:r>
      <w:r w:rsidR="00DE2D8C">
        <w:fldChar w:fldCharType="separate"/>
      </w:r>
      <w:r w:rsidR="007E0C77">
        <w:rPr>
          <w:noProof/>
        </w:rPr>
        <w:t>[2]</w:t>
      </w:r>
      <w:r w:rsidR="00DE2D8C">
        <w:fldChar w:fldCharType="end"/>
      </w:r>
      <w:r>
        <w:t xml:space="preserve">.  It was clinically described in the 1960s but molecular causes were identified </w:t>
      </w:r>
      <w:r w:rsidR="00B554D7">
        <w:t>20-30 years later</w:t>
      </w:r>
      <w:r>
        <w:t xml:space="preserve"> (reviewed in </w:t>
      </w:r>
      <w:r>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 </w:instrText>
      </w:r>
      <w:r w:rsidR="007E0C77">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DATA </w:instrText>
      </w:r>
      <w:r w:rsidR="007E0C77">
        <w:fldChar w:fldCharType="end"/>
      </w:r>
      <w:r>
        <w:fldChar w:fldCharType="separate"/>
      </w:r>
      <w:r w:rsidR="007E0C77">
        <w:rPr>
          <w:noProof/>
        </w:rPr>
        <w:t>[1]</w:t>
      </w:r>
      <w:r>
        <w:fldChar w:fldCharType="end"/>
      </w:r>
      <w:r w:rsidR="00083C2E">
        <w:t>)</w:t>
      </w:r>
      <w:r>
        <w:t>.</w:t>
      </w:r>
      <w:r w:rsidR="00606F39">
        <w:t xml:space="preserve">  </w:t>
      </w:r>
    </w:p>
    <w:p w14:paraId="60DAA2C3" w14:textId="5707F2F7" w:rsidR="00E51CB0" w:rsidRDefault="00936A1B" w:rsidP="003D5056">
      <w:pPr>
        <w:spacing w:afterLines="60" w:after="144" w:line="480" w:lineRule="auto"/>
      </w:pPr>
      <w:r>
        <w:t xml:space="preserve">SRS </w:t>
      </w:r>
      <w:r w:rsidR="00EF13CF">
        <w:t>(OMIM #180860</w:t>
      </w:r>
      <w:r w:rsidR="00957D32">
        <w:t xml:space="preserve">; also </w:t>
      </w:r>
      <w:r w:rsidR="00957D32" w:rsidRPr="00957D32">
        <w:t>SRS2</w:t>
      </w:r>
      <w:r w:rsidR="00957D32">
        <w:t>: #</w:t>
      </w:r>
      <w:r w:rsidR="00957D32" w:rsidRPr="00957D32">
        <w:t>618905</w:t>
      </w:r>
      <w:r w:rsidR="00957D32">
        <w:t>;</w:t>
      </w:r>
      <w:r w:rsidR="00957D32" w:rsidRPr="00957D32">
        <w:t xml:space="preserve"> SRS3</w:t>
      </w:r>
      <w:r w:rsidR="00957D32">
        <w:t>:</w:t>
      </w:r>
      <w:r w:rsidR="00957D32" w:rsidRPr="00957D32">
        <w:t xml:space="preserve"> </w:t>
      </w:r>
      <w:r w:rsidR="00957D32">
        <w:t>#</w:t>
      </w:r>
      <w:r w:rsidR="00957D32" w:rsidRPr="00957D32">
        <w:t>616489</w:t>
      </w:r>
      <w:r w:rsidR="00957D32">
        <w:t xml:space="preserve">; </w:t>
      </w:r>
      <w:r w:rsidR="00957D32" w:rsidRPr="00957D32">
        <w:t>SRS4</w:t>
      </w:r>
      <w:r w:rsidR="00957D32">
        <w:t>:</w:t>
      </w:r>
      <w:r w:rsidR="00957D32" w:rsidRPr="00957D32">
        <w:t xml:space="preserve"> </w:t>
      </w:r>
      <w:r w:rsidR="00957D32">
        <w:t>#</w:t>
      </w:r>
      <w:r w:rsidR="00957D32" w:rsidRPr="00957D32">
        <w:t>618907</w:t>
      </w:r>
      <w:r w:rsidR="00957D32">
        <w:t xml:space="preserve">; </w:t>
      </w:r>
      <w:r w:rsidR="00957D32" w:rsidRPr="00957D32">
        <w:t>SRS5</w:t>
      </w:r>
      <w:r w:rsidR="00957D32">
        <w:t>:</w:t>
      </w:r>
      <w:r w:rsidR="00957D32" w:rsidRPr="00957D32">
        <w:t xml:space="preserve"> </w:t>
      </w:r>
      <w:r w:rsidR="00957D32">
        <w:t>#</w:t>
      </w:r>
      <w:r w:rsidR="00957D32" w:rsidRPr="00957D32">
        <w:t>618908</w:t>
      </w:r>
      <w:r w:rsidR="00EF13CF">
        <w:t xml:space="preserve">) </w:t>
      </w:r>
      <w:r w:rsidR="00EA5BC5">
        <w:t xml:space="preserve">is a growth restriction disorder, </w:t>
      </w:r>
      <w:r w:rsidR="00B554D7">
        <w:t xml:space="preserve">typically characterised by </w:t>
      </w:r>
      <w:r w:rsidR="00EA5BC5">
        <w:t>p</w:t>
      </w:r>
      <w:r w:rsidR="00E51CB0">
        <w:t>re- and postnatal growth restriction</w:t>
      </w:r>
      <w:r w:rsidR="006E7FAE">
        <w:t xml:space="preserve"> associated with </w:t>
      </w:r>
      <w:r w:rsidR="00E51CB0">
        <w:t xml:space="preserve">feeding difficulties, </w:t>
      </w:r>
      <w:r w:rsidR="00B554D7">
        <w:t xml:space="preserve">relative macrocephaly, </w:t>
      </w:r>
      <w:r w:rsidR="00E51CB0">
        <w:t>typical facial features</w:t>
      </w:r>
      <w:r w:rsidR="004938E9">
        <w:t>,</w:t>
      </w:r>
      <w:r w:rsidR="00EA5BC5">
        <w:t xml:space="preserve"> </w:t>
      </w:r>
      <w:r w:rsidR="004938E9">
        <w:t xml:space="preserve">body asymmetry </w:t>
      </w:r>
      <w:r w:rsidR="00EA5BC5">
        <w:t>and numerous additional features at lower frequency</w: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DATA </w:instrText>
      </w:r>
      <w:r w:rsidR="007E0C77">
        <w:fldChar w:fldCharType="end"/>
      </w:r>
      <w:r w:rsidR="007E0C77">
        <w:fldChar w:fldCharType="separate"/>
      </w:r>
      <w:r w:rsidR="007E0C77">
        <w:rPr>
          <w:noProof/>
        </w:rPr>
        <w:t>[3]</w:t>
      </w:r>
      <w:r w:rsidR="007E0C77">
        <w:fldChar w:fldCharType="end"/>
      </w:r>
      <w:r w:rsidR="00E51CB0">
        <w:t xml:space="preserve">.  </w:t>
      </w:r>
      <w:r w:rsidR="00E57E81">
        <w:t>The</w:t>
      </w:r>
      <w:r w:rsidR="00F309FE">
        <w:t>se</w:t>
      </w:r>
      <w:r w:rsidR="00E57E81">
        <w:t xml:space="preserve"> </w:t>
      </w:r>
      <w:r w:rsidR="00F309FE">
        <w:t xml:space="preserve">are </w:t>
      </w:r>
      <w:r w:rsidR="00E57E81">
        <w:t>diagnostic criteria</w:t>
      </w:r>
      <w:r w:rsidR="00461622">
        <w:t xml:space="preserve"> </w:t>
      </w:r>
      <w:r w:rsidR="00F309FE">
        <w:t xml:space="preserve">(the Netchine-Harbison clinical scoring system </w:t>
      </w:r>
      <w:r w:rsidR="00F309FE">
        <w:fldChar w:fldCharType="begin"/>
      </w:r>
      <w:r w:rsidR="007E0C77">
        <w:instrText xml:space="preserve"> ADDIN EN.CITE &lt;EndNote&gt;&lt;Cite&gt;&lt;Author&gt;Azzi&lt;/Author&gt;&lt;Year&gt;2015&lt;/Year&gt;&lt;RecNum&gt;1214&lt;/RecNum&gt;&lt;DisplayText&gt;[4]&lt;/DisplayText&gt;&lt;record&gt;&lt;rec-number&gt;1214&lt;/rec-number&gt;&lt;foreign-keys&gt;&lt;key app="EN" db-id="vz2x9tvrhtasrqe0evmpfrerv0pxpvee0dv0" timestamp="1600260716" guid="f0576ec8-4985-4889-a36d-fe10e7e9fe4f"&gt;1214&lt;/key&gt;&lt;/foreign-keys&gt;&lt;ref-type name="Journal Article"&gt;17&lt;/ref-type&gt;&lt;contributors&gt;&lt;authors&gt;&lt;author&gt;Azzi, S.&lt;/author&gt;&lt;author&gt;Salem, J.&lt;/author&gt;&lt;author&gt;Thibaud, N.&lt;/author&gt;&lt;author&gt;Chantot-Bastaraud, S.&lt;/author&gt;&lt;author&gt;Lieber, E.&lt;/author&gt;&lt;author&gt;Netchine, I.&lt;/author&gt;&lt;author&gt;Harbison, M. D.&lt;/author&gt;&lt;/authors&gt;&lt;/contributors&gt;&lt;titles&gt;&lt;title&gt;A prospective study validating a clinical scoring system and demonstrating phenotypical-genotypical correlations in Silver-Russell syndrome&lt;/title&gt;&lt;secondary-title&gt;Journal of Medical Genetics&lt;/secondary-title&gt;&lt;/titles&gt;&lt;periodical&gt;&lt;full-title&gt;Journal of Medical Genetics&lt;/full-title&gt;&lt;/periodical&gt;&lt;pages&gt;446-453&lt;/pages&gt;&lt;volume&gt;52&lt;/volume&gt;&lt;number&gt;7&lt;/number&gt;&lt;dates&gt;&lt;year&gt;2015&lt;/year&gt;&lt;pub-dates&gt;&lt;date&gt;Jul&lt;/date&gt;&lt;/pub-dates&gt;&lt;/dates&gt;&lt;isbn&gt;0022-2593&lt;/isbn&gt;&lt;accession-num&gt;WOS:000356861900003&lt;/accession-num&gt;&lt;urls&gt;&lt;related-urls&gt;&lt;url&gt;&amp;lt;Go to ISI&amp;gt;://WOS:000356861900003&lt;/url&gt;&lt;/related-urls&gt;&lt;/urls&gt;&lt;electronic-resource-num&gt;10.1136/jmedgenet-2014-102979&lt;/electronic-resource-num&gt;&lt;/record&gt;&lt;/Cite&gt;&lt;/EndNote&gt;</w:instrText>
      </w:r>
      <w:r w:rsidR="00F309FE">
        <w:fldChar w:fldCharType="separate"/>
      </w:r>
      <w:r w:rsidR="007E0C77">
        <w:rPr>
          <w:noProof/>
        </w:rPr>
        <w:t>[4]</w:t>
      </w:r>
      <w:r w:rsidR="00F309FE">
        <w:fldChar w:fldCharType="end"/>
      </w:r>
      <w:r w:rsidR="00F309FE">
        <w:t xml:space="preserve">) </w:t>
      </w:r>
      <w:r w:rsidR="00E57E81">
        <w:t xml:space="preserve">optimised for use </w:t>
      </w:r>
      <w:r w:rsidR="004938E9">
        <w:t>i</w:t>
      </w:r>
      <w:r w:rsidR="00E57E81">
        <w:t>n young children and based largely on quantitative growth metrics; the</w:t>
      </w:r>
      <w:r w:rsidR="00461622">
        <w:t>y</w:t>
      </w:r>
      <w:r w:rsidR="00E57E81">
        <w:t xml:space="preserve"> </w:t>
      </w:r>
      <w:r w:rsidR="00461622">
        <w:t>do not</w:t>
      </w:r>
      <w:r w:rsidR="00E57E81">
        <w:t xml:space="preserve"> define SRS while excluding all other diagnoses.  </w:t>
      </w:r>
      <w:r w:rsidR="00EA5BC5">
        <w:t xml:space="preserve">While </w:t>
      </w:r>
      <w:r w:rsidR="00461622">
        <w:t>SRS</w:t>
      </w:r>
      <w:r w:rsidR="00EA5BC5">
        <w:t xml:space="preserve"> was clinically</w:t>
      </w:r>
      <w:r w:rsidR="00E51CB0">
        <w:t xml:space="preserve"> described in the 1950s (reviewed in </w:t>
      </w:r>
      <w:r w:rsidR="00E51CB0">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DATA </w:instrText>
      </w:r>
      <w:r w:rsidR="007E0C77">
        <w:fldChar w:fldCharType="end"/>
      </w:r>
      <w:r w:rsidR="00E51CB0">
        <w:fldChar w:fldCharType="separate"/>
      </w:r>
      <w:r w:rsidR="007E0C77">
        <w:rPr>
          <w:noProof/>
        </w:rPr>
        <w:t>[3]</w:t>
      </w:r>
      <w:r w:rsidR="00E51CB0">
        <w:fldChar w:fldCharType="end"/>
      </w:r>
      <w:r w:rsidR="00E51CB0">
        <w:t xml:space="preserve">) </w:t>
      </w:r>
      <w:r w:rsidR="00EA5BC5">
        <w:t xml:space="preserve">the first </w:t>
      </w:r>
      <w:r w:rsidR="00E51CB0">
        <w:t>molecular causes, maternal uniparental disomy of chromosome 7 (upd7mat)</w:t>
      </w:r>
      <w:r w:rsidR="00BB5DFF">
        <w:t xml:space="preserve"> </w:t>
      </w:r>
      <w:r w:rsidR="00E51CB0">
        <w:t xml:space="preserve">and </w:t>
      </w:r>
      <w:r w:rsidR="00EA5BC5">
        <w:t xml:space="preserve">imprinting defects </w:t>
      </w:r>
      <w:r w:rsidR="00E51CB0">
        <w:t xml:space="preserve">on chromosome </w:t>
      </w:r>
      <w:r w:rsidR="00EA5BC5">
        <w:t>11</w:t>
      </w:r>
      <w:r w:rsidR="00B554D7">
        <w:t>,</w:t>
      </w:r>
      <w:r w:rsidR="00E51CB0">
        <w:t xml:space="preserve"> were </w:t>
      </w:r>
      <w:r w:rsidR="00EA5BC5">
        <w:t>described in 1995 and 2005 respectively</w:t>
      </w:r>
      <w:r w:rsidR="00137BEF">
        <w:fldChar w:fldCharType="begin">
          <w:fldData xml:space="preserve">PEVuZE5vdGU+PENpdGU+PEF1dGhvcj5Lb3R6b3Q8L0F1dGhvcj48WWVhcj4xOTk1PC9ZZWFyPjxS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==
</w:fldData>
        </w:fldChar>
      </w:r>
      <w:r w:rsidR="007E0C77">
        <w:instrText xml:space="preserve"> ADDIN EN.CITE </w:instrText>
      </w:r>
      <w:r w:rsidR="007E0C77">
        <w:fldChar w:fldCharType="begin">
          <w:fldData xml:space="preserve">PEVuZE5vdGU+PENpdGU+PEF1dGhvcj5Lb3R6b3Q8L0F1dGhvcj48WWVhcj4xOTk1PC9ZZWFyPjxS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==
</w:fldData>
        </w:fldChar>
      </w:r>
      <w:r w:rsidR="007E0C77">
        <w:instrText xml:space="preserve"> ADDIN EN.CITE.DATA </w:instrText>
      </w:r>
      <w:r w:rsidR="007E0C77">
        <w:fldChar w:fldCharType="end"/>
      </w:r>
      <w:r w:rsidR="00137BEF">
        <w:fldChar w:fldCharType="separate"/>
      </w:r>
      <w:r w:rsidR="007E0C77">
        <w:rPr>
          <w:noProof/>
        </w:rPr>
        <w:t>[5 6]</w:t>
      </w:r>
      <w:r w:rsidR="00137BEF">
        <w:fldChar w:fldCharType="end"/>
      </w:r>
      <w:r w:rsidR="00EA5BC5">
        <w:t xml:space="preserve">, and further causes continue to be found.  </w:t>
      </w:r>
      <w:r w:rsidR="00C550A9">
        <w:t>Its prevalence has been estimated at 1:50,000 to 1:1</w:t>
      </w:r>
      <w:r w:rsidR="00BF455F">
        <w:t>0</w:t>
      </w:r>
      <w:r w:rsidR="00C550A9">
        <w:t>,000</w:t>
      </w:r>
      <w:r w:rsidR="00BB5DFF">
        <w:t xml:space="preserve"> (reviewed in</w:t>
      </w:r>
      <w:r w:rsidR="00BF455F">
        <w:fldChar w:fldCharType="begin">
          <w:fldData xml:space="preserve">PEVuZE5vdGU+PENpdGU+PEF1dGhvcj5XYWtlbGluZzwvQXV0aG9yPjxZZWFyPjIwMTc8L1llYXI+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yIDNdPC9EaXNwbGF5VGV4dD48cmVj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</w:fldData>
        </w:fldChar>
      </w:r>
      <w:r w:rsidR="007E0C77">
        <w:instrText xml:space="preserve"> ADDIN EN.CITE.DATA </w:instrText>
      </w:r>
      <w:r w:rsidR="007E0C77">
        <w:fldChar w:fldCharType="end"/>
      </w:r>
      <w:r w:rsidR="00BF455F">
        <w:fldChar w:fldCharType="separate"/>
      </w:r>
      <w:r w:rsidR="007E0C77">
        <w:rPr>
          <w:noProof/>
        </w:rPr>
        <w:t>[2 3]</w:t>
      </w:r>
      <w:r w:rsidR="00BF455F">
        <w:fldChar w:fldCharType="end"/>
      </w:r>
      <w:r w:rsidR="00BB5DFF">
        <w:t>).</w:t>
      </w:r>
    </w:p>
    <w:p w14:paraId="2AFFF29E" w14:textId="26F527EA" w:rsidR="00F2760A" w:rsidRDefault="00834587" w:rsidP="003D5056">
      <w:pPr>
        <w:spacing w:afterLines="60" w:after="144" w:line="480" w:lineRule="auto"/>
      </w:pPr>
      <w:r>
        <w:t>BWS and SRS are ‘mirror’</w:t>
      </w:r>
      <w:r w:rsidR="003D728D">
        <w:fldChar w:fldCharType="begin">
          <w:fldData xml:space="preserve">PEVuZE5vdGU+PENpdGU+PEF1dGhvcj5XZXNzZWxlcjwvQXV0aG9yPjxZZWFyPjIwMTk8L1llYXI+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</w:fldData>
        </w:fldChar>
      </w:r>
      <w:r w:rsidR="007E0C77">
        <w:instrText xml:space="preserve"> ADDIN EN.CITE </w:instrText>
      </w:r>
      <w:r w:rsidR="007E0C77">
        <w:fldChar w:fldCharType="begin">
          <w:fldData xml:space="preserve">PEVuZE5vdGU+PENpdGU+PEF1dGhvcj5XZXNzZWxlcjwvQXV0aG9yPjxZZWFyPjIwMTk8L1llYXI+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</w:fldData>
        </w:fldChar>
      </w:r>
      <w:r w:rsidR="007E0C77">
        <w:instrText xml:space="preserve"> ADDIN EN.CITE.DATA </w:instrText>
      </w:r>
      <w:r w:rsidR="007E0C77">
        <w:fldChar w:fldCharType="end"/>
      </w:r>
      <w:r w:rsidR="003D728D">
        <w:fldChar w:fldCharType="separate"/>
      </w:r>
      <w:r w:rsidR="007E0C77">
        <w:rPr>
          <w:noProof/>
        </w:rPr>
        <w:t>[7]</w:t>
      </w:r>
      <w:r w:rsidR="003D728D">
        <w:fldChar w:fldCharType="end"/>
      </w:r>
      <w:r w:rsidR="008B794B">
        <w:t xml:space="preserve"> </w:t>
      </w:r>
      <w:r w:rsidR="003D728D">
        <w:t xml:space="preserve">disorders </w:t>
      </w:r>
      <w:r w:rsidR="008B794B">
        <w:t>in the obvious sense that</w:t>
      </w:r>
      <w:r>
        <w:t xml:space="preserve"> </w:t>
      </w:r>
      <w:r w:rsidR="008B794B">
        <w:t xml:space="preserve">they are associated with overgrowth and growth restriction, respectively.  </w:t>
      </w:r>
      <w:r w:rsidR="009B3C02">
        <w:t>T</w:t>
      </w:r>
      <w:r w:rsidR="008B794B">
        <w:t xml:space="preserve">hey are alike in being </w:t>
      </w:r>
      <w:r w:rsidR="00D24FFD">
        <w:t>defined</w:t>
      </w:r>
      <w:r w:rsidR="00F2760A">
        <w:t xml:space="preserve"> </w:t>
      </w:r>
      <w:r w:rsidR="00D24FFD">
        <w:t xml:space="preserve">chiefly </w:t>
      </w:r>
      <w:r w:rsidR="00F2760A">
        <w:t xml:space="preserve">by </w:t>
      </w:r>
      <w:r w:rsidR="0030764D">
        <w:lastRenderedPageBreak/>
        <w:t>qualitative threshold</w:t>
      </w:r>
      <w:r w:rsidR="00765FC5">
        <w:t>s</w:t>
      </w:r>
      <w:r w:rsidR="0030764D">
        <w:t xml:space="preserve"> applied to quantitative growth metrics</w:t>
      </w:r>
      <w:r w:rsidR="00B554D7">
        <w:t xml:space="preserve"> such as birth weight or asymmetry</w:t>
      </w:r>
      <w:r w:rsidR="0030764D">
        <w:t xml:space="preserve">, </w:t>
      </w:r>
      <w:r w:rsidR="00D24FFD">
        <w:t>and</w:t>
      </w:r>
      <w:r w:rsidR="0030764D">
        <w:t xml:space="preserve"> </w:t>
      </w:r>
      <w:r w:rsidR="008B794B">
        <w:t xml:space="preserve">by </w:t>
      </w:r>
      <w:r w:rsidR="0030764D">
        <w:t>‘soft’</w:t>
      </w:r>
      <w:r w:rsidR="00D24FFD">
        <w:t xml:space="preserve"> clinical features that </w:t>
      </w:r>
      <w:r w:rsidR="0030764D">
        <w:t>overlap with other conditions and evolv</w:t>
      </w:r>
      <w:r w:rsidR="00D24FFD">
        <w:t>e</w:t>
      </w:r>
      <w:r w:rsidR="0030764D">
        <w:t xml:space="preserve"> </w:t>
      </w:r>
      <w:r w:rsidR="00D24FFD">
        <w:t>with age</w:t>
      </w:r>
      <w:r w:rsidR="00F2760A">
        <w:t xml:space="preserve">.  </w:t>
      </w:r>
      <w:r w:rsidR="006E7FAE">
        <w:t xml:space="preserve">Early diagnosis of both conditions optimises treatment and prevents complications. </w:t>
      </w:r>
      <w:r w:rsidR="00F2760A">
        <w:t>Molecularly they are heterogeneous</w:t>
      </w:r>
      <w:r w:rsidR="0089327E">
        <w:t>,</w:t>
      </w:r>
      <w:r w:rsidR="00F2760A">
        <w:t xml:space="preserve"> </w:t>
      </w:r>
      <w:r w:rsidR="00D24FFD">
        <w:t>associated (particularly SRS) with an increasing diversity of genetic and epigenetic abnormalities</w:t>
      </w:r>
      <w:r w:rsidR="009F3BBB">
        <w:t xml:space="preserve"> </w:t>
      </w:r>
      <w:r w:rsidR="00137BEF">
        <w:fldChar w:fldCharType="begin">
          <w:fldData xml:space="preserve">PEVuZE5vdGU+PENpdGU+PEF1dGhvcj5FZ2dlcm1hbm48L0F1dGhvcj48WWVhcj4yMDIwPC9ZZWFy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</w:fldData>
        </w:fldChar>
      </w:r>
      <w:r w:rsidR="007E0C77">
        <w:instrText xml:space="preserve"> ADDIN EN.CITE </w:instrText>
      </w:r>
      <w:r w:rsidR="007E0C77">
        <w:fldChar w:fldCharType="begin">
          <w:fldData xml:space="preserve">PEVuZE5vdGU+PENpdGU+PEF1dGhvcj5FZ2dlcm1hbm48L0F1dGhvcj48WWVhcj4yMDIwPC9ZZWFy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</w:fldData>
        </w:fldChar>
      </w:r>
      <w:r w:rsidR="007E0C77">
        <w:instrText xml:space="preserve"> ADDIN EN.CITE.DATA </w:instrText>
      </w:r>
      <w:r w:rsidR="007E0C77">
        <w:fldChar w:fldCharType="end"/>
      </w:r>
      <w:r w:rsidR="00137BEF">
        <w:fldChar w:fldCharType="separate"/>
      </w:r>
      <w:r w:rsidR="007E0C77">
        <w:rPr>
          <w:noProof/>
        </w:rPr>
        <w:t>[8]</w:t>
      </w:r>
      <w:r w:rsidR="00137BEF">
        <w:fldChar w:fldCharType="end"/>
      </w:r>
      <w:r w:rsidR="00FE1083">
        <w:t xml:space="preserve">.  At the same time, the </w:t>
      </w:r>
      <w:r w:rsidR="00765FC5">
        <w:t>increased scope and</w:t>
      </w:r>
      <w:r w:rsidR="00FE1083">
        <w:t xml:space="preserve"> availability of genomic medicine</w:t>
      </w:r>
      <w:r w:rsidR="00765FC5">
        <w:t>,</w:t>
      </w:r>
      <w:r w:rsidR="00FE1083">
        <w:t xml:space="preserve"> and the wider range of healthcare professionals </w:t>
      </w:r>
      <w:r w:rsidR="0089327E">
        <w:t>referring patients for genomic testing</w:t>
      </w:r>
      <w:r w:rsidR="00765FC5">
        <w:t>,</w:t>
      </w:r>
      <w:r w:rsidR="00FE1083">
        <w:t xml:space="preserve"> have made it more important to be clear what we mean by BWS and SRS, for clinical diagnosis, molecular testing, and clinical management.</w:t>
      </w:r>
    </w:p>
    <w:p w14:paraId="7C1B509E" w14:textId="2182967E" w:rsidR="00EF13CF" w:rsidRDefault="00FE1083" w:rsidP="003D5056">
      <w:pPr>
        <w:spacing w:afterLines="60" w:after="144" w:line="480" w:lineRule="auto"/>
      </w:pPr>
      <w:r>
        <w:t xml:space="preserve">In this review </w:t>
      </w:r>
      <w:r w:rsidR="004938E9">
        <w:t>we</w:t>
      </w:r>
      <w:r>
        <w:t xml:space="preserve"> aim to </w:t>
      </w:r>
      <w:r w:rsidR="0030764D">
        <w:t>explore</w:t>
      </w:r>
      <w:r>
        <w:t xml:space="preserve"> </w:t>
      </w:r>
      <w:r w:rsidR="00376C32">
        <w:t xml:space="preserve">how </w:t>
      </w:r>
      <w:r w:rsidR="004938E9">
        <w:t xml:space="preserve">the </w:t>
      </w:r>
      <w:r w:rsidR="00376C32">
        <w:t xml:space="preserve">understanding of BWS and SRS has evolved in recent years, how this </w:t>
      </w:r>
      <w:r w:rsidR="00572FD8">
        <w:t xml:space="preserve">currently </w:t>
      </w:r>
      <w:r w:rsidR="00376C32">
        <w:t xml:space="preserve">presents </w:t>
      </w:r>
      <w:r>
        <w:t>challenges</w:t>
      </w:r>
      <w:r w:rsidR="0030764D">
        <w:t xml:space="preserve"> for clinical and molecular diagnosis</w:t>
      </w:r>
      <w:r>
        <w:t xml:space="preserve">, and </w:t>
      </w:r>
      <w:r w:rsidR="00FC6FFE">
        <w:t xml:space="preserve">how some of these challenges may be addressed in </w:t>
      </w:r>
      <w:r w:rsidR="004938E9">
        <w:t>the future</w:t>
      </w:r>
      <w:r w:rsidR="006E7FAE">
        <w:t>.</w:t>
      </w:r>
      <w:r>
        <w:t xml:space="preserve">  </w:t>
      </w:r>
    </w:p>
    <w:p w14:paraId="2DE4F2D6" w14:textId="4CF0B189" w:rsidR="00834587" w:rsidRPr="00B971EB" w:rsidRDefault="009A30D5" w:rsidP="003D5056">
      <w:pPr>
        <w:pStyle w:val="Heading2"/>
        <w:spacing w:line="480" w:lineRule="auto"/>
      </w:pPr>
      <w:bookmarkStart w:id="1" w:name="_Toc93340442"/>
      <w:bookmarkStart w:id="2" w:name="_Toc93340441"/>
      <w:r>
        <w:t xml:space="preserve">2. </w:t>
      </w:r>
      <w:r w:rsidR="00834587">
        <w:t>What are the molecular causes</w:t>
      </w:r>
      <w:r w:rsidR="00834587" w:rsidRPr="00B971EB">
        <w:t xml:space="preserve"> of BWS and SRS</w:t>
      </w:r>
      <w:r w:rsidR="00834587">
        <w:t>?</w:t>
      </w:r>
      <w:bookmarkEnd w:id="1"/>
    </w:p>
    <w:p w14:paraId="4344BFC7" w14:textId="04776B4D" w:rsidR="00834587" w:rsidRDefault="00834587" w:rsidP="003D5056">
      <w:pPr>
        <w:spacing w:afterLines="60" w:after="144" w:line="480" w:lineRule="auto"/>
      </w:pPr>
      <w:r>
        <w:t xml:space="preserve">The classic ‘mirror’ clinical phenotypes of BWS and SRS are mirrored, in the majority of patients, by </w:t>
      </w:r>
      <w:r w:rsidR="003D728D">
        <w:t>‘opposite’</w:t>
      </w:r>
      <w:r>
        <w:t xml:space="preserve"> DNA changes on chromosome 11</w:t>
      </w:r>
      <w:r w:rsidR="003D728D">
        <w:fldChar w:fldCharType="begin">
          <w:fldData xml:space="preserve">PEVuZE5vdGU+PENpdGU+PEF1dGhvcj5CcmlvdWRlPC9BdXRob3I+PFllYXI+MjAxMzwvWWVhcj48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</w:fldData>
        </w:fldChar>
      </w:r>
      <w:r w:rsidR="00080EF4">
        <w:instrText xml:space="preserve"> ADDIN EN.CITE </w:instrText>
      </w:r>
      <w:r w:rsidR="00080EF4">
        <w:fldChar w:fldCharType="begin">
          <w:fldData xml:space="preserve">PEVuZE5vdGU+PENpdGU+PEF1dGhvcj5CcmlvdWRlPC9BdXRob3I+PFllYXI+MjAxMzwvWWVhcj48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</w:fldData>
        </w:fldChar>
      </w:r>
      <w:r w:rsidR="00080EF4">
        <w:instrText xml:space="preserve"> ADDIN EN.CITE.DATA </w:instrText>
      </w:r>
      <w:r w:rsidR="00080EF4">
        <w:fldChar w:fldCharType="end"/>
      </w:r>
      <w:r w:rsidR="003D728D">
        <w:fldChar w:fldCharType="separate"/>
      </w:r>
      <w:r w:rsidR="00080EF4">
        <w:rPr>
          <w:noProof/>
        </w:rPr>
        <w:t>[1 3 9]</w:t>
      </w:r>
      <w:r w:rsidR="003D728D">
        <w:fldChar w:fldCharType="end"/>
      </w:r>
      <w:r w:rsidR="00636F9B">
        <w:t>,</w:t>
      </w:r>
      <w:r>
        <w:t xml:space="preserve"> </w:t>
      </w:r>
      <w:r w:rsidR="00636F9B">
        <w:t xml:space="preserve">which </w:t>
      </w:r>
      <w:r>
        <w:t xml:space="preserve">for the most part do not affect the DNA sequence itself, but how the DNA is expressed.  </w:t>
      </w:r>
    </w:p>
    <w:p w14:paraId="2ECE142E" w14:textId="506868EB" w:rsidR="00BB4211" w:rsidRDefault="00834587" w:rsidP="003D5056">
      <w:pPr>
        <w:spacing w:afterLines="60" w:after="144" w:line="480" w:lineRule="auto"/>
      </w:pPr>
      <w:r>
        <w:t>Chromosome 11p15.5 contains two adjacent clusters of imprinted genes: within each cluster an imprinting centre (IC) is a regulatory DNA sequence methylated on one parental allele, which mediates parent of origin-specific expression of gene products that regulate growth in prenatal and early life</w:t>
      </w:r>
      <w:r w:rsidR="008E4EA9">
        <w:t xml:space="preserve"> (Figure 1)</w:t>
      </w:r>
      <w:r>
        <w:t xml:space="preserve">.  </w:t>
      </w:r>
    </w:p>
    <w:p w14:paraId="5B0B47EF" w14:textId="03D94D4C" w:rsidR="008E4EA9" w:rsidRDefault="00834587" w:rsidP="003D5056">
      <w:pPr>
        <w:spacing w:afterLines="60" w:after="144" w:line="480" w:lineRule="auto"/>
      </w:pPr>
      <w:r>
        <w:t xml:space="preserve">Under normal conditions, the growth factor </w:t>
      </w:r>
      <w:r w:rsidRPr="001D3C3D">
        <w:rPr>
          <w:i/>
          <w:iCs/>
        </w:rPr>
        <w:t>IGF2</w:t>
      </w:r>
      <w:r>
        <w:t xml:space="preserve"> is expressed from paternally-inherited DNA, under the control of</w:t>
      </w:r>
      <w:r w:rsidR="008E4EA9">
        <w:t xml:space="preserve"> </w:t>
      </w:r>
      <w:r>
        <w:t>IC1 which is methylated on the paternal allele</w:t>
      </w:r>
      <w:r w:rsidR="00636F9B">
        <w:t xml:space="preserve">, </w:t>
      </w:r>
      <w:r w:rsidR="008E4EA9">
        <w:t>while</w:t>
      </w:r>
      <w:r w:rsidR="00636F9B">
        <w:t xml:space="preserve"> </w:t>
      </w:r>
      <w:r>
        <w:t xml:space="preserve">the growth repressor </w:t>
      </w:r>
      <w:r w:rsidRPr="001D3C3D">
        <w:rPr>
          <w:i/>
          <w:iCs/>
        </w:rPr>
        <w:t>CDKN1C</w:t>
      </w:r>
      <w:r>
        <w:t xml:space="preserve"> is normally expressed from maternally-inherited DNA, under the control of IC2 which is methylated on the maternal allele</w:t>
      </w:r>
      <w:r w:rsidR="00636F9B">
        <w:t xml:space="preserve"> (reviewed in </w:t>
      </w:r>
      <w:r w:rsidR="00636F9B">
        <w:fldChar w:fldCharType="begin"/>
      </w:r>
      <w:r w:rsidR="007E0C77">
        <w:instrText xml:space="preserve"> ADDIN EN.CITE &lt;EndNote&gt;&lt;Cite&gt;&lt;Author&gt;Monk&lt;/Author&gt;&lt;Year&gt;2019&lt;/Year&gt;&lt;RecNum&gt;1777&lt;/RecNum&gt;&lt;DisplayText&gt;[10]&lt;/DisplayText&gt;&lt;record&gt;&lt;rec-number&gt;1777&lt;/rec-number&gt;&lt;foreign-keys&gt;&lt;key app="EN" db-id="vz2x9tvrhtasrqe0evmpfrerv0pxpvee0dv0" timestamp="1600260717" guid="ef9b164b-96fe-489b-bae2-ce2332e9e062"&gt;1777&lt;/key&gt;&lt;/foreign-keys&gt;&lt;ref-type name="Journal Article"&gt;17&lt;/ref-type&gt;&lt;contributors&gt;&lt;authors&gt;&lt;author&gt;Monk, D.&lt;/author&gt;&lt;author&gt;Mackay, D. J. G.&lt;/author&gt;&lt;author&gt;Eggermann, T.&lt;/author&gt;&lt;author&gt;Maher, E. R.&lt;/author&gt;&lt;author&gt;Riccio, A.&lt;/author&gt;&lt;/authors&gt;&lt;/contributors&gt;&lt;titles&gt;&lt;title&gt;Genomic imprinting disorders: lessons on how genome, epigenome and environment interact&lt;/title&gt;&lt;secondary-title&gt;Nature Reviews Genetics&lt;/secondary-title&gt;&lt;/titles&gt;&lt;periodical&gt;&lt;full-title&gt;Nature Reviews Genetics&lt;/full-title&gt;&lt;/periodical&gt;&lt;pages&gt;235-248&lt;/pages&gt;&lt;volume&gt;20&lt;/volume&gt;&lt;number&gt;4&lt;/number&gt;&lt;dates&gt;&lt;year&gt;2019&lt;/year&gt;&lt;pub-dates&gt;&lt;date&gt;Apr&lt;/date&gt;&lt;/pub-dates&gt;&lt;/dates&gt;&lt;isbn&gt;1471-0056&lt;/isbn&gt;&lt;accession-num&gt;WOS:000461361300008&lt;/accession-num&gt;&lt;urls&gt;&lt;related-urls&gt;&lt;url&gt;&amp;lt;Go to ISI&amp;gt;://WOS:000461361300008&lt;/url&gt;&lt;/related-urls&gt;&lt;/urls&gt;&lt;electronic-resource-num&gt;10.1038/s41576-018-0092-0&lt;/electronic-resource-num&gt;&lt;/record&gt;&lt;/Cite&gt;&lt;/EndNote&gt;</w:instrText>
      </w:r>
      <w:r w:rsidR="00636F9B">
        <w:fldChar w:fldCharType="separate"/>
      </w:r>
      <w:r w:rsidR="007E0C77">
        <w:rPr>
          <w:noProof/>
        </w:rPr>
        <w:t>[10]</w:t>
      </w:r>
      <w:r w:rsidR="00636F9B">
        <w:fldChar w:fldCharType="end"/>
      </w:r>
      <w:r w:rsidR="00636F9B">
        <w:t>)</w:t>
      </w:r>
      <w:r>
        <w:t xml:space="preserve">.  In principle, any </w:t>
      </w:r>
      <w:r>
        <w:lastRenderedPageBreak/>
        <w:t xml:space="preserve">genetic or epigenetic error resulting in overexpression of </w:t>
      </w:r>
      <w:r w:rsidRPr="001D3C3D">
        <w:rPr>
          <w:i/>
          <w:iCs/>
        </w:rPr>
        <w:t>IGF2</w:t>
      </w:r>
      <w:r>
        <w:t xml:space="preserve"> or reduced expression of </w:t>
      </w:r>
      <w:r w:rsidRPr="001D3C3D">
        <w:rPr>
          <w:i/>
          <w:iCs/>
        </w:rPr>
        <w:t>CDKN1C</w:t>
      </w:r>
      <w:r>
        <w:t xml:space="preserve"> (or both) could cause BWS</w:t>
      </w:r>
      <w:r w:rsidR="006B7C8B">
        <w:fldChar w:fldCharType="begin">
          <w:fldData xml:space="preserve">PEVuZE5vdGU+PENpdGU+PEF1dGhvcj5EZW1hcnM8L0F1dGhvcj48WWVhcj4yMDEwPC9ZZWFyPjxS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</w:fldData>
        </w:fldChar>
      </w:r>
      <w:r w:rsidR="007E0C77">
        <w:instrText xml:space="preserve"> ADDIN EN.CITE </w:instrText>
      </w:r>
      <w:r w:rsidR="007E0C77">
        <w:fldChar w:fldCharType="begin">
          <w:fldData xml:space="preserve">PEVuZE5vdGU+PENpdGU+PEF1dGhvcj5EZW1hcnM8L0F1dGhvcj48WWVhcj4yMDEwPC9ZZWFyPjxS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</w:fldData>
        </w:fldChar>
      </w:r>
      <w:r w:rsidR="007E0C77">
        <w:instrText xml:space="preserve"> ADDIN EN.CITE.DATA </w:instrText>
      </w:r>
      <w:r w:rsidR="007E0C77">
        <w:fldChar w:fldCharType="end"/>
      </w:r>
      <w:r w:rsidR="006B7C8B">
        <w:fldChar w:fldCharType="separate"/>
      </w:r>
      <w:r w:rsidR="007E0C77">
        <w:rPr>
          <w:noProof/>
        </w:rPr>
        <w:t>[11-17]</w:t>
      </w:r>
      <w:r w:rsidR="006B7C8B">
        <w:fldChar w:fldCharType="end"/>
      </w:r>
      <w:r>
        <w:t xml:space="preserve">, while any causing under-expression of </w:t>
      </w:r>
      <w:r w:rsidRPr="001D3C3D">
        <w:rPr>
          <w:i/>
          <w:iCs/>
        </w:rPr>
        <w:t>IGF2</w:t>
      </w:r>
      <w:r>
        <w:t xml:space="preserve"> or overexpression of </w:t>
      </w:r>
      <w:r w:rsidRPr="001D3C3D">
        <w:rPr>
          <w:i/>
          <w:iCs/>
        </w:rPr>
        <w:t>CDKN1C</w:t>
      </w:r>
      <w:r>
        <w:t xml:space="preserve"> (or both) could cause SRS</w:t>
      </w:r>
      <w:r w:rsidR="003D728D">
        <w:fldChar w:fldCharType="begin">
          <w:fldData xml:space="preserve">PEVuZE5vdGU+PENpdGU+PEF1dGhvcj5CdWxsbWFuPC9BdXRob3I+PFllYXI+MjAwODwvWWVhcj48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</w:fldData>
        </w:fldChar>
      </w:r>
      <w:r w:rsidR="0011112D">
        <w:instrText xml:space="preserve"> ADDIN EN.CITE </w:instrText>
      </w:r>
      <w:r w:rsidR="0011112D">
        <w:fldChar w:fldCharType="begin">
          <w:fldData xml:space="preserve">PEVuZE5vdGU+PENpdGU+PEF1dGhvcj5CdWxsbWFuPC9BdXRob3I+PFllYXI+MjAwODwvWWVhcj48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</w:fldData>
        </w:fldChar>
      </w:r>
      <w:r w:rsidR="0011112D">
        <w:instrText xml:space="preserve"> ADDIN EN.CITE.DATA </w:instrText>
      </w:r>
      <w:r w:rsidR="0011112D">
        <w:fldChar w:fldCharType="end"/>
      </w:r>
      <w:r w:rsidR="003D728D">
        <w:fldChar w:fldCharType="separate"/>
      </w:r>
      <w:r w:rsidR="0011112D">
        <w:rPr>
          <w:noProof/>
        </w:rPr>
        <w:t>[3 6 18-20]</w:t>
      </w:r>
      <w:r w:rsidR="003D728D">
        <w:fldChar w:fldCharType="end"/>
      </w:r>
      <w:r>
        <w:t xml:space="preserve">.  </w:t>
      </w:r>
      <w:r w:rsidR="001401BB">
        <w:t xml:space="preserve">This can include copy number variants (CNV), uniparental disomy (UPD), methylation disturbance, or coding changes in key genes.  </w:t>
      </w:r>
      <w:r>
        <w:t xml:space="preserve">In practice, while almost all the </w:t>
      </w:r>
      <w:r w:rsidR="006D75A3">
        <w:t xml:space="preserve">molecular alterations </w:t>
      </w:r>
      <w:r>
        <w:t xml:space="preserve">in </w:t>
      </w:r>
      <w:r w:rsidR="008E4EA9">
        <w:t>Figure 1</w:t>
      </w:r>
      <w:r>
        <w:t xml:space="preserve"> have indeed been seen, the majority of affected individuals have a subset of molecular causes.  </w:t>
      </w:r>
    </w:p>
    <w:p w14:paraId="74E786D9" w14:textId="498B4071" w:rsidR="00834587" w:rsidRDefault="00834587" w:rsidP="003D5056">
      <w:pPr>
        <w:spacing w:afterLines="60" w:after="144" w:line="480" w:lineRule="auto"/>
      </w:pPr>
      <w:r>
        <w:t xml:space="preserve">The most frequent change in SRS (&gt;50% of cases) is </w:t>
      </w:r>
      <w:r w:rsidR="008E4EA9">
        <w:t xml:space="preserve">loss of </w:t>
      </w:r>
      <w:r>
        <w:t xml:space="preserve">methylation </w:t>
      </w:r>
      <w:r w:rsidR="008E4EA9">
        <w:t xml:space="preserve">(LOM) </w:t>
      </w:r>
      <w:r>
        <w:t>of IC1</w:t>
      </w:r>
      <w:r w:rsidR="00137BEF">
        <w:fldChar w:fldCharType="begin">
          <w:fldData xml:space="preserve">PEVuZE5vdGU+PENpdGU+PEF1dGhvcj5HaWNxdWVsPC9BdXRob3I+PFllYXI+MjAwNTwvWWVhcj48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</w:fldData>
        </w:fldChar>
      </w:r>
      <w:r w:rsidR="007E0C77">
        <w:instrText xml:space="preserve"> ADDIN EN.CITE </w:instrText>
      </w:r>
      <w:r w:rsidR="007E0C77">
        <w:fldChar w:fldCharType="begin">
          <w:fldData xml:space="preserve">PEVuZE5vdGU+PENpdGU+PEF1dGhvcj5HaWNxdWVsPC9BdXRob3I+PFllYXI+MjAwNTwvWWVhcj48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</w:fldData>
        </w:fldChar>
      </w:r>
      <w:r w:rsidR="007E0C77">
        <w:instrText xml:space="preserve"> ADDIN EN.CITE.DATA </w:instrText>
      </w:r>
      <w:r w:rsidR="007E0C77">
        <w:fldChar w:fldCharType="end"/>
      </w:r>
      <w:r w:rsidR="00137BEF">
        <w:fldChar w:fldCharType="separate"/>
      </w:r>
      <w:r w:rsidR="007E0C77">
        <w:rPr>
          <w:noProof/>
        </w:rPr>
        <w:t>[6]</w:t>
      </w:r>
      <w:r w:rsidR="00137BEF">
        <w:fldChar w:fldCharType="end"/>
      </w:r>
      <w:r>
        <w:t xml:space="preserve">, associated with reduced expression of </w:t>
      </w:r>
      <w:r w:rsidRPr="003A3EC6">
        <w:rPr>
          <w:i/>
          <w:iCs/>
        </w:rPr>
        <w:t>IGF2</w:t>
      </w:r>
      <w:r>
        <w:t xml:space="preserve">.  The most prevalent change in BWS (&gt;60% of cases) is IC2 </w:t>
      </w:r>
      <w:r w:rsidR="008E4EA9">
        <w:t>LOM</w:t>
      </w:r>
      <w:r w:rsidR="0011112D">
        <w:fldChar w:fldCharType="begin">
          <w:fldData xml:space="preserve">PEVuZE5vdGU+PENpdGU+PEF1dGhvcj5TbWlsaW5pY2g8L0F1dGhvcj48WWVhcj4xOTk5PC9ZZWFy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</w:fldData>
        </w:fldChar>
      </w:r>
      <w:r w:rsidR="0011112D">
        <w:instrText xml:space="preserve"> ADDIN EN.CITE </w:instrText>
      </w:r>
      <w:r w:rsidR="0011112D">
        <w:fldChar w:fldCharType="begin">
          <w:fldData xml:space="preserve">PEVuZE5vdGU+PENpdGU+PEF1dGhvcj5TbWlsaW5pY2g8L0F1dGhvcj48WWVhcj4xOTk5PC9ZZWFy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</w:fldData>
        </w:fldChar>
      </w:r>
      <w:r w:rsidR="0011112D">
        <w:instrText xml:space="preserve"> ADDIN EN.CITE.DATA </w:instrText>
      </w:r>
      <w:r w:rsidR="0011112D">
        <w:fldChar w:fldCharType="end"/>
      </w:r>
      <w:r w:rsidR="0011112D">
        <w:fldChar w:fldCharType="separate"/>
      </w:r>
      <w:r w:rsidR="0011112D">
        <w:rPr>
          <w:noProof/>
        </w:rPr>
        <w:t>[16]</w:t>
      </w:r>
      <w:r w:rsidR="0011112D">
        <w:fldChar w:fldCharType="end"/>
      </w:r>
      <w:r>
        <w:t xml:space="preserve">, associated with reduced expression of </w:t>
      </w:r>
      <w:r w:rsidRPr="001D3C3D">
        <w:rPr>
          <w:i/>
          <w:iCs/>
        </w:rPr>
        <w:t>CDKN1C</w:t>
      </w:r>
      <w:r w:rsidR="008539FB">
        <w:rPr>
          <w:i/>
          <w:iCs/>
        </w:rPr>
        <w:fldChar w:fldCharType="begin">
          <w:fldData xml:space="preserve">PEVuZE5vdGU+PENpdGU+PEF1dGhvcj5EaWF6LU1leWVyPC9BdXRob3I+PFllYXI+MjAwMzwvWWVh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</w:fldData>
        </w:fldChar>
      </w:r>
      <w:r w:rsidR="0011112D">
        <w:rPr>
          <w:i/>
          <w:iCs/>
        </w:rPr>
        <w:instrText xml:space="preserve"> ADDIN EN.CITE </w:instrText>
      </w:r>
      <w:r w:rsidR="0011112D">
        <w:rPr>
          <w:i/>
          <w:iCs/>
        </w:rPr>
        <w:fldChar w:fldCharType="begin">
          <w:fldData xml:space="preserve">PEVuZE5vdGU+PENpdGU+PEF1dGhvcj5EaWF6LU1leWVyPC9BdXRob3I+PFllYXI+MjAwMzwvWWVh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</w:fldData>
        </w:fldChar>
      </w:r>
      <w:r w:rsidR="0011112D">
        <w:rPr>
          <w:i/>
          <w:iCs/>
        </w:rPr>
        <w:instrText xml:space="preserve"> ADDIN EN.CITE.DATA </w:instrText>
      </w:r>
      <w:r w:rsidR="0011112D">
        <w:rPr>
          <w:i/>
          <w:iCs/>
        </w:rPr>
      </w:r>
      <w:r w:rsidR="0011112D">
        <w:rPr>
          <w:i/>
          <w:iCs/>
        </w:rPr>
        <w:fldChar w:fldCharType="end"/>
      </w:r>
      <w:r w:rsidR="008539FB">
        <w:rPr>
          <w:i/>
          <w:iCs/>
        </w:rPr>
        <w:fldChar w:fldCharType="separate"/>
      </w:r>
      <w:r w:rsidR="0011112D">
        <w:rPr>
          <w:i/>
          <w:iCs/>
          <w:noProof/>
        </w:rPr>
        <w:t>[21]</w:t>
      </w:r>
      <w:r w:rsidR="008539FB">
        <w:rPr>
          <w:i/>
          <w:iCs/>
        </w:rPr>
        <w:fldChar w:fldCharType="end"/>
      </w:r>
      <w:r>
        <w:t>.</w:t>
      </w:r>
      <w:r w:rsidR="008E4EA9">
        <w:t xml:space="preserve">  </w:t>
      </w:r>
      <w:r w:rsidR="00DE5E2B">
        <w:t>E</w:t>
      </w:r>
      <w:r>
        <w:t>pigenetic changes to 11p15.5 are quantitative rather than qualitative: that is, they are almost always seen in mosaic rather than complete form, affecting a proportion of cells but not all cells in the affected person</w:t>
      </w:r>
      <w:r w:rsidR="00A51516">
        <w:t xml:space="preserve">.  </w:t>
      </w:r>
      <w:r w:rsidR="000212E4">
        <w:t>M</w:t>
      </w:r>
      <w:r>
        <w:t xml:space="preserve">osaicism is </w:t>
      </w:r>
      <w:r w:rsidR="000212E4">
        <w:t xml:space="preserve">particularly </w:t>
      </w:r>
      <w:r>
        <w:t xml:space="preserve">a feature of </w:t>
      </w:r>
      <w:r w:rsidR="000212E4">
        <w:t xml:space="preserve">DNA methylation disturbance and </w:t>
      </w:r>
      <w:r w:rsidR="00DD21CF">
        <w:t>UPD</w:t>
      </w:r>
      <w:r w:rsidR="000212E4">
        <w:t xml:space="preserve"> in </w:t>
      </w:r>
      <w:r>
        <w:t xml:space="preserve">BWS and SRS.  </w:t>
      </w:r>
    </w:p>
    <w:p w14:paraId="7AD63A48" w14:textId="62EA6F2B" w:rsidR="008716B4" w:rsidRDefault="008716B4" w:rsidP="003D5056">
      <w:pPr>
        <w:spacing w:afterLines="60" w:after="144" w:line="480" w:lineRule="auto"/>
      </w:pPr>
      <w:r>
        <w:t xml:space="preserve">A small </w:t>
      </w:r>
      <w:r w:rsidR="00E460FC">
        <w:t>minority</w:t>
      </w:r>
      <w:r>
        <w:t xml:space="preserve"> of patients referred for SRS diagnosis are found to have a molecular change associated with</w:t>
      </w:r>
      <w:r w:rsidR="009F3BBB">
        <w:t xml:space="preserve"> </w:t>
      </w:r>
      <w:r w:rsidR="00E4479A">
        <w:t>BWS, and vice-versa</w:t>
      </w:r>
      <w:r>
        <w:t xml:space="preserve">.  These ‘discrepant’ diagnoses include </w:t>
      </w:r>
      <w:r w:rsidR="00B82184">
        <w:t>individuals</w:t>
      </w:r>
      <w:r>
        <w:t xml:space="preserve"> with asymmetry, where it can be hard to judge </w:t>
      </w:r>
      <w:r w:rsidR="00B82184">
        <w:t>clinically which</w:t>
      </w:r>
      <w:r>
        <w:t xml:space="preserve"> somatic tissues are </w:t>
      </w:r>
      <w:r w:rsidR="00B82184">
        <w:t xml:space="preserve">abnormal, or those with multi-locus imprinting disorder causing phenotype modification </w:t>
      </w:r>
      <w:r w:rsidR="00B82184">
        <w:fldChar w:fldCharType="begin">
          <w:fldData xml:space="preserve">PEVuZE5vdGU+PENpdGU+PEF1dGhvcj5NYWNrYXk8L0F1dGhvcj48WWVhcj4yMDE5PC9ZZWFyPjxS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==
</w:fldData>
        </w:fldChar>
      </w:r>
      <w:r w:rsidR="0011112D">
        <w:instrText xml:space="preserve"> ADDIN EN.CITE </w:instrText>
      </w:r>
      <w:r w:rsidR="0011112D">
        <w:fldChar w:fldCharType="begin">
          <w:fldData xml:space="preserve">PEVuZE5vdGU+PENpdGU+PEF1dGhvcj5NYWNrYXk8L0F1dGhvcj48WWVhcj4yMDE5PC9ZZWFyPjxS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==
</w:fldData>
        </w:fldChar>
      </w:r>
      <w:r w:rsidR="0011112D">
        <w:instrText xml:space="preserve"> ADDIN EN.CITE.DATA </w:instrText>
      </w:r>
      <w:r w:rsidR="0011112D">
        <w:fldChar w:fldCharType="end"/>
      </w:r>
      <w:r w:rsidR="00B82184">
        <w:fldChar w:fldCharType="separate"/>
      </w:r>
      <w:r w:rsidR="0011112D">
        <w:rPr>
          <w:noProof/>
        </w:rPr>
        <w:t>[22]</w:t>
      </w:r>
      <w:r w:rsidR="00B82184">
        <w:fldChar w:fldCharType="end"/>
      </w:r>
      <w:r w:rsidR="00B82184">
        <w:t xml:space="preserve">. </w:t>
      </w:r>
    </w:p>
    <w:p w14:paraId="712D1D01" w14:textId="2BCE4F9D" w:rsidR="00834587" w:rsidRDefault="00CD0E27" w:rsidP="003D5056">
      <w:pPr>
        <w:spacing w:afterLines="60" w:after="144" w:line="480" w:lineRule="auto"/>
      </w:pPr>
      <w:r>
        <w:t>BWS and SRS</w:t>
      </w:r>
      <w:r w:rsidR="00834587">
        <w:t xml:space="preserve"> </w:t>
      </w:r>
      <w:r>
        <w:t>can involve loci beyond</w:t>
      </w:r>
      <w:r w:rsidR="00834587">
        <w:t xml:space="preserve"> chr11p15.5</w:t>
      </w:r>
      <w:r w:rsidR="00BB5DFF">
        <w:t>:</w:t>
      </w:r>
      <w:r w:rsidR="00834587">
        <w:t xml:space="preserve">  </w:t>
      </w:r>
    </w:p>
    <w:p w14:paraId="6ABE9809" w14:textId="66873203" w:rsidR="00834587" w:rsidRDefault="00834587" w:rsidP="003D5056">
      <w:pPr>
        <w:spacing w:afterLines="60" w:after="144" w:line="480" w:lineRule="auto"/>
      </w:pPr>
      <w:r>
        <w:t xml:space="preserve">(i) While about 25% of BWS is caused by mosaic paternal uniparental disomy </w:t>
      </w:r>
      <w:r w:rsidR="00DD21CF">
        <w:t xml:space="preserve">involving </w:t>
      </w:r>
      <w:r>
        <w:t xml:space="preserve">chr11p15, </w:t>
      </w:r>
      <w:r w:rsidR="00BB5DFF">
        <w:t>approximately 5-10%</w:t>
      </w:r>
      <w:r>
        <w:t xml:space="preserve"> of these are in fact have mosaic </w:t>
      </w:r>
      <w:r w:rsidR="00725D7E" w:rsidRPr="00725D7E">
        <w:t>paternal uniparental diploidy</w:t>
      </w:r>
      <w:r w:rsidR="0011112D">
        <w:t>;</w:t>
      </w:r>
      <w:r>
        <w:t xml:space="preserve"> that is, a proportion of their cells have a complete biallelic chromosomal complement from the father with no contribution from the mother</w:t>
      </w:r>
      <w:r w:rsidR="00CA3276">
        <w:fldChar w:fldCharType="begin">
          <w:fldData xml:space="preserve">PEVuZE5vdGU+PENpdGU+PEF1dGhvcj5JbmJhci1GZWlnZW5iZXJnPC9BdXRob3I+PFllYXI+MjAx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</w:fldData>
        </w:fldChar>
      </w:r>
      <w:r w:rsidR="0011112D">
        <w:instrText xml:space="preserve"> ADDIN EN.CITE </w:instrText>
      </w:r>
      <w:r w:rsidR="0011112D">
        <w:fldChar w:fldCharType="begin">
          <w:fldData xml:space="preserve">PEVuZE5vdGU+PENpdGU+PEF1dGhvcj5JbmJhci1GZWlnZW5iZXJnPC9BdXRob3I+PFllYXI+MjAx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</w:fldData>
        </w:fldChar>
      </w:r>
      <w:r w:rsidR="0011112D">
        <w:instrText xml:space="preserve"> ADDIN EN.CITE.DATA </w:instrText>
      </w:r>
      <w:r w:rsidR="0011112D">
        <w:fldChar w:fldCharType="end"/>
      </w:r>
      <w:r w:rsidR="00CA3276">
        <w:fldChar w:fldCharType="separate"/>
      </w:r>
      <w:r w:rsidR="0011112D">
        <w:rPr>
          <w:noProof/>
        </w:rPr>
        <w:t>[23]</w:t>
      </w:r>
      <w:r w:rsidR="00CA3276">
        <w:fldChar w:fldCharType="end"/>
      </w:r>
      <w:r>
        <w:t xml:space="preserve">.  Paternal uniploidy </w:t>
      </w:r>
      <w:r>
        <w:lastRenderedPageBreak/>
        <w:t xml:space="preserve">has features overlapping BWS but with variable developmental delay and altered tumour susceptibility.  Maternal uniploidy has been described in </w:t>
      </w:r>
      <w:r w:rsidR="00BB5DFF">
        <w:t xml:space="preserve">very </w:t>
      </w:r>
      <w:r>
        <w:t>few cases of SRS</w:t>
      </w:r>
      <w:r w:rsidR="00CA3276">
        <w:fldChar w:fldCharType="begin">
          <w:fldData xml:space="preserve">PEVuZE5vdGU+PENpdGU+PEF1dGhvcj5NYXN1bmFnYTwvQXV0aG9yPjxZZWFyPjIwMjE8L1llYXI+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</w:fldData>
        </w:fldChar>
      </w:r>
      <w:r w:rsidR="0011112D">
        <w:instrText xml:space="preserve"> ADDIN EN.CITE </w:instrText>
      </w:r>
      <w:r w:rsidR="0011112D">
        <w:fldChar w:fldCharType="begin">
          <w:fldData xml:space="preserve">PEVuZE5vdGU+PENpdGU+PEF1dGhvcj5NYXN1bmFnYTwvQXV0aG9yPjxZZWFyPjIwMjE8L1llYXI+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</w:fldData>
        </w:fldChar>
      </w:r>
      <w:r w:rsidR="0011112D">
        <w:instrText xml:space="preserve"> ADDIN EN.CITE.DATA </w:instrText>
      </w:r>
      <w:r w:rsidR="0011112D">
        <w:fldChar w:fldCharType="end"/>
      </w:r>
      <w:r w:rsidR="00CA3276">
        <w:fldChar w:fldCharType="separate"/>
      </w:r>
      <w:r w:rsidR="0011112D">
        <w:rPr>
          <w:noProof/>
        </w:rPr>
        <w:t>[24]</w:t>
      </w:r>
      <w:r w:rsidR="00CA3276">
        <w:fldChar w:fldCharType="end"/>
      </w:r>
      <w:r>
        <w:t xml:space="preserve">.  </w:t>
      </w:r>
    </w:p>
    <w:p w14:paraId="2CDB8808" w14:textId="45D5722E" w:rsidR="00834587" w:rsidRDefault="00834587" w:rsidP="003D5056">
      <w:pPr>
        <w:spacing w:afterLines="60" w:after="144" w:line="480" w:lineRule="auto"/>
      </w:pPr>
      <w:r>
        <w:t xml:space="preserve">(ii) About 20% of BWS patients with IC2 LOM, and 10-20% of SRS cases with IC1 LOM, have additional LOM at other imprinted loci across the genome, an epigenetic anomaly called multi-locus imprinting </w:t>
      </w:r>
      <w:r w:rsidR="00822B1B">
        <w:t xml:space="preserve">disturbance </w:t>
      </w:r>
      <w:r>
        <w:t>(MLID)</w:t>
      </w:r>
      <w:r w:rsidR="00CA3276">
        <w:fldChar w:fldCharType="begin">
          <w:fldData xml:space="preserve">PEVuZE5vdGU+PENpdGU+PEF1dGhvcj5TYW5jaGV6LURlbGdhZG88L0F1dGhvcj48WWVhcj4yMDE2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</w:fldData>
        </w:fldChar>
      </w:r>
      <w:r w:rsidR="0011112D">
        <w:instrText xml:space="preserve"> ADDIN EN.CITE </w:instrText>
      </w:r>
      <w:r w:rsidR="0011112D">
        <w:fldChar w:fldCharType="begin">
          <w:fldData xml:space="preserve">PEVuZE5vdGU+PENpdGU+PEF1dGhvcj5TYW5jaGV6LURlbGdhZG88L0F1dGhvcj48WWVhcj4yMDE2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</w:fldData>
        </w:fldChar>
      </w:r>
      <w:r w:rsidR="0011112D">
        <w:instrText xml:space="preserve"> ADDIN EN.CITE.DATA </w:instrText>
      </w:r>
      <w:r w:rsidR="0011112D">
        <w:fldChar w:fldCharType="end"/>
      </w:r>
      <w:r w:rsidR="00CA3276">
        <w:fldChar w:fldCharType="separate"/>
      </w:r>
      <w:r w:rsidR="0011112D">
        <w:rPr>
          <w:noProof/>
        </w:rPr>
        <w:t>[25]</w:t>
      </w:r>
      <w:r w:rsidR="00CA3276">
        <w:fldChar w:fldCharType="end"/>
      </w:r>
      <w:r>
        <w:t xml:space="preserve">.  The term </w:t>
      </w:r>
      <w:r w:rsidRPr="007B2966">
        <w:t xml:space="preserve">MLID </w:t>
      </w:r>
      <w:r>
        <w:t>describes an epigenetic state of affairs; the imprinted loci affected and the resultant phenotype vary between patients.  While most cases are</w:t>
      </w:r>
      <w:r w:rsidRPr="007B2966">
        <w:t xml:space="preserve"> </w:t>
      </w:r>
      <w:r>
        <w:t xml:space="preserve">currently </w:t>
      </w:r>
      <w:r w:rsidRPr="007B2966">
        <w:t xml:space="preserve">recognised because of a ‘primary presentation’ – </w:t>
      </w:r>
      <w:r>
        <w:t xml:space="preserve">the </w:t>
      </w:r>
      <w:r w:rsidRPr="007B2966">
        <w:t xml:space="preserve">clinical features align with </w:t>
      </w:r>
      <w:r>
        <w:t>a</w:t>
      </w:r>
      <w:r w:rsidRPr="007B2966">
        <w:t xml:space="preserve"> specific imprinting disorde</w:t>
      </w:r>
      <w:r>
        <w:t>r – in at least some cases</w:t>
      </w:r>
      <w:r w:rsidR="004872CD">
        <w:t>,</w:t>
      </w:r>
      <w:r>
        <w:t xml:space="preserve"> the additional imprinting changes modify the phenotype.  MLID is inherently mosaic; </w:t>
      </w:r>
      <w:r w:rsidR="00725D7E">
        <w:t>complete paternalisation of imprinting at all germline imprinted loci is seen in complete or biparental hydatidiform mole, and</w:t>
      </w:r>
      <w:r>
        <w:t xml:space="preserve"> is incompatible with life</w:t>
      </w:r>
      <w:r w:rsidR="005F3DD4">
        <w:fldChar w:fldCharType="begin">
          <w:fldData xml:space="preserve">PEVuZE5vdGU+PENpdGU+PEF1dGhvcj5Nb25rPC9BdXRob3I+PFllYXI+MjAxNzwvWWVhcj48UmVj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</w:fldData>
        </w:fldChar>
      </w:r>
      <w:r w:rsidR="0011112D">
        <w:instrText xml:space="preserve"> ADDIN EN.CITE </w:instrText>
      </w:r>
      <w:r w:rsidR="0011112D">
        <w:fldChar w:fldCharType="begin">
          <w:fldData xml:space="preserve">PEVuZE5vdGU+PENpdGU+PEF1dGhvcj5Nb25rPC9BdXRob3I+PFllYXI+MjAxNzwvWWVhcj48UmVj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</w:fldData>
        </w:fldChar>
      </w:r>
      <w:r w:rsidR="0011112D">
        <w:instrText xml:space="preserve"> ADDIN EN.CITE.DATA </w:instrText>
      </w:r>
      <w:r w:rsidR="0011112D">
        <w:fldChar w:fldCharType="end"/>
      </w:r>
      <w:r w:rsidR="005F3DD4">
        <w:fldChar w:fldCharType="separate"/>
      </w:r>
      <w:r w:rsidR="0011112D">
        <w:rPr>
          <w:noProof/>
        </w:rPr>
        <w:t>[26 27]</w:t>
      </w:r>
      <w:r w:rsidR="005F3DD4">
        <w:fldChar w:fldCharType="end"/>
      </w:r>
      <w:r>
        <w:t>.  Some cases of MLID are genetic in origin, caused by either trans-acting variants</w:t>
      </w:r>
      <w:r w:rsidR="00E64EFF">
        <w:t xml:space="preserve"> in affected individuals or their mothers </w:t>
      </w:r>
      <w:r w:rsidR="009E041B">
        <w:fldChar w:fldCharType="begin">
          <w:fldData xml:space="preserve">PEVuZE5vdGU+PENpdGU+PEF1dGhvcj5Eb2NoZXJ0eTwvQXV0aG9yPjxZZWFyPjIwMTU8L1llYXI+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=
</w:fldData>
        </w:fldChar>
      </w:r>
      <w:r w:rsidR="0011112D">
        <w:instrText xml:space="preserve"> ADDIN EN.CITE </w:instrText>
      </w:r>
      <w:r w:rsidR="0011112D">
        <w:fldChar w:fldCharType="begin">
          <w:fldData xml:space="preserve">PEVuZE5vdGU+PENpdGU+PEF1dGhvcj5Eb2NoZXJ0eTwvQXV0aG9yPjxZZWFyPjIwMTU8L1llYXI+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=
</w:fldData>
        </w:fldChar>
      </w:r>
      <w:r w:rsidR="0011112D">
        <w:instrText xml:space="preserve"> ADDIN EN.CITE.DATA </w:instrText>
      </w:r>
      <w:r w:rsidR="0011112D">
        <w:fldChar w:fldCharType="end"/>
      </w:r>
      <w:r w:rsidR="009E041B">
        <w:fldChar w:fldCharType="separate"/>
      </w:r>
      <w:r w:rsidR="0011112D">
        <w:rPr>
          <w:noProof/>
        </w:rPr>
        <w:t>[28 29]</w:t>
      </w:r>
      <w:r w:rsidR="009E041B">
        <w:fldChar w:fldCharType="end"/>
      </w:r>
      <w:r>
        <w:t>; other cases may be related to conception via assisted reproductive technology</w:t>
      </w:r>
      <w:r w:rsidR="002874A8">
        <w:fldChar w:fldCharType="begin"/>
      </w:r>
      <w:r w:rsidR="0011112D">
        <w:instrText xml:space="preserve"> ADDIN EN.CITE &lt;EndNote&gt;&lt;Cite&gt;&lt;Author&gt;Hara-Isono&lt;/Author&gt;&lt;Year&gt;2020&lt;/Year&gt;&lt;RecNum&gt;1851&lt;/RecNum&gt;&lt;DisplayText&gt;[30]&lt;/DisplayText&gt;&lt;record&gt;&lt;rec-number&gt;1851&lt;/rec-number&gt;&lt;foreign-keys&gt;&lt;key app="EN" db-id="vz2x9tvrhtasrqe0evmpfrerv0pxpvee0dv0" timestamp="1600260717" guid="897c64f9-ff37-4a80-9408-771743174cdf"&gt;1851&lt;/key&gt;&lt;/foreign-keys&gt;&lt;ref-type name="Journal Article"&gt;17&lt;/ref-type&gt;&lt;contributors&gt;&lt;authors&gt;&lt;author&gt;Hara-Isono, K.&lt;/author&gt;&lt;author&gt;Matsubara, K.&lt;/author&gt;&lt;author&gt;Mikami, M.&lt;/author&gt;&lt;author&gt;Arima, T.&lt;/author&gt;&lt;author&gt;Ogata, T.&lt;/author&gt;&lt;author&gt;Fukami, M.&lt;/author&gt;&lt;author&gt;Kagami, M.&lt;/author&gt;&lt;/authors&gt;&lt;/contributors&gt;&lt;titles&gt;&lt;title&gt;Assisted reproductive technology represents a possible risk factor for development of epimutation-mediated imprinting disorders for mothers aged &amp;gt;= 30 years&lt;/title&gt;&lt;secondary-title&gt;Clinical Epigenetics&lt;/secondary-title&gt;&lt;/titles&gt;&lt;periodical&gt;&lt;full-title&gt;Clinical Epigenetics&lt;/full-title&gt;&lt;/periodical&gt;&lt;volume&gt;12&lt;/volume&gt;&lt;number&gt;1&lt;/number&gt;&lt;dates&gt;&lt;year&gt;2020&lt;/year&gt;&lt;pub-dates&gt;&lt;date&gt;Jul&lt;/date&gt;&lt;/pub-dates&gt;&lt;/dates&gt;&lt;isbn&gt;1868-7075&lt;/isbn&gt;&lt;accession-num&gt;WOS:000555055900001&lt;/accession-num&gt;&lt;urls&gt;&lt;related-urls&gt;&lt;url&gt;&amp;lt;Go to ISI&amp;gt;://WOS:000555055900001&lt;/url&gt;&lt;/related-urls&gt;&lt;/urls&gt;&lt;custom7&gt;111&lt;/custom7&gt;&lt;electronic-resource-num&gt;10.1186/s13148-020-00900-x&lt;/electronic-resource-num&gt;&lt;/record&gt;&lt;/Cite&gt;&lt;/EndNote&gt;</w:instrText>
      </w:r>
      <w:r w:rsidR="002874A8">
        <w:fldChar w:fldCharType="separate"/>
      </w:r>
      <w:r w:rsidR="0011112D">
        <w:rPr>
          <w:noProof/>
        </w:rPr>
        <w:t>[30]</w:t>
      </w:r>
      <w:r w:rsidR="002874A8">
        <w:fldChar w:fldCharType="end"/>
      </w:r>
      <w:r>
        <w:t xml:space="preserve"> or unknown other factors.  </w:t>
      </w:r>
    </w:p>
    <w:p w14:paraId="7CFE70EC" w14:textId="77777777" w:rsidR="00834587" w:rsidRDefault="00834587" w:rsidP="003D5056">
      <w:pPr>
        <w:spacing w:afterLines="60" w:after="144" w:line="480" w:lineRule="auto"/>
      </w:pPr>
      <w:r>
        <w:t>(iii) SRS is associated with genetic and epigenetic changes independent of chr11:</w:t>
      </w:r>
    </w:p>
    <w:p w14:paraId="483EFBA7" w14:textId="194A59FD" w:rsidR="00834587" w:rsidRDefault="00834587" w:rsidP="003D5056">
      <w:pPr>
        <w:pStyle w:val="ListParagraph"/>
        <w:numPr>
          <w:ilvl w:val="0"/>
          <w:numId w:val="3"/>
        </w:numPr>
        <w:spacing w:afterLines="60" w:after="144" w:line="480" w:lineRule="auto"/>
      </w:pPr>
      <w:r>
        <w:t xml:space="preserve">about 5% of cases have upd7mat; while this is not associated with a specific gene at present, the imprinted </w:t>
      </w:r>
      <w:r w:rsidRPr="002008C4">
        <w:rPr>
          <w:i/>
          <w:iCs/>
        </w:rPr>
        <w:t>MEST</w:t>
      </w:r>
      <w:r>
        <w:t xml:space="preserve"> locus on 7q32 is implicated in rare cases of segmental </w:t>
      </w:r>
      <w:r w:rsidR="002008C4">
        <w:t xml:space="preserve">upd7mat </w:t>
      </w:r>
      <w:r w:rsidR="00B1294A">
        <w:t xml:space="preserve">(reviewed in </w:t>
      </w:r>
      <w:r w:rsidR="00B1294A">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DATA </w:instrText>
      </w:r>
      <w:r w:rsidR="007E0C77">
        <w:fldChar w:fldCharType="end"/>
      </w:r>
      <w:r w:rsidR="00B1294A">
        <w:fldChar w:fldCharType="separate"/>
      </w:r>
      <w:r w:rsidR="007E0C77">
        <w:rPr>
          <w:noProof/>
        </w:rPr>
        <w:t>[3]</w:t>
      </w:r>
      <w:r w:rsidR="00B1294A">
        <w:fldChar w:fldCharType="end"/>
      </w:r>
      <w:r w:rsidR="00B1294A">
        <w:t>)</w:t>
      </w:r>
      <w:r>
        <w:t xml:space="preserve">.  </w:t>
      </w:r>
      <w:r w:rsidR="00822B1B">
        <w:t>There are subtle clinical differences in this subgroup including an increased risk of autism and tremor</w:t>
      </w:r>
      <w:r w:rsidR="00836CFA">
        <w:fldChar w:fldCharType="begin">
          <w:fldData xml:space="preserve">PEVuZE5vdGU+PENpdGU+PEF1dGhvcj5XYWtlbGluZzwvQXV0aG9yPjxZZWFyPjIwMTA8L1llYXI+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</w:fldData>
        </w:fldChar>
      </w:r>
      <w:r w:rsidR="0011112D">
        <w:instrText xml:space="preserve"> ADDIN EN.CITE </w:instrText>
      </w:r>
      <w:r w:rsidR="0011112D">
        <w:fldChar w:fldCharType="begin">
          <w:fldData xml:space="preserve">PEVuZE5vdGU+PENpdGU+PEF1dGhvcj5XYWtlbGluZzwvQXV0aG9yPjxZZWFyPjIwMTA8L1llYXI+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</w:fldData>
        </w:fldChar>
      </w:r>
      <w:r w:rsidR="0011112D">
        <w:instrText xml:space="preserve"> ADDIN EN.CITE.DATA </w:instrText>
      </w:r>
      <w:r w:rsidR="0011112D">
        <w:fldChar w:fldCharType="end"/>
      </w:r>
      <w:r w:rsidR="00836CFA">
        <w:fldChar w:fldCharType="separate"/>
      </w:r>
      <w:r w:rsidR="0011112D">
        <w:rPr>
          <w:noProof/>
        </w:rPr>
        <w:t>[31]</w:t>
      </w:r>
      <w:r w:rsidR="00836CFA">
        <w:fldChar w:fldCharType="end"/>
      </w:r>
      <w:r w:rsidR="00822B1B">
        <w:t>.</w:t>
      </w:r>
    </w:p>
    <w:p w14:paraId="3349217E" w14:textId="14D5C30E" w:rsidR="00834587" w:rsidRPr="00E4479A" w:rsidRDefault="00834587" w:rsidP="003D5056">
      <w:pPr>
        <w:pStyle w:val="ListParagraph"/>
        <w:numPr>
          <w:ilvl w:val="0"/>
          <w:numId w:val="3"/>
        </w:numPr>
        <w:spacing w:afterLines="60" w:after="144" w:line="480" w:lineRule="auto"/>
      </w:pPr>
      <w:r w:rsidRPr="00E4479A">
        <w:t>the imprinted locus on chr14q32 shows disturbance (UPD, CNV or LOM) in Temple syndrome</w:t>
      </w:r>
      <w:r w:rsidR="0011112D">
        <w:t xml:space="preserve"> (TS14)</w:t>
      </w:r>
      <w:r w:rsidRPr="00E4479A">
        <w:t>, a</w:t>
      </w:r>
      <w:r w:rsidR="00C90AA5" w:rsidRPr="00E4479A">
        <w:t xml:space="preserve">n </w:t>
      </w:r>
      <w:r w:rsidRPr="00E4479A">
        <w:t xml:space="preserve">imprinting disorder </w:t>
      </w:r>
      <w:r w:rsidR="00C90AA5" w:rsidRPr="00E4479A">
        <w:t xml:space="preserve">with </w:t>
      </w:r>
      <w:r w:rsidR="00822B1B" w:rsidRPr="00E4479A">
        <w:t xml:space="preserve">some </w:t>
      </w:r>
      <w:r w:rsidR="00C90AA5" w:rsidRPr="00E4479A">
        <w:t>phenotypic overlap with</w:t>
      </w:r>
      <w:r w:rsidRPr="00E4479A">
        <w:t xml:space="preserve"> SRS.</w:t>
      </w:r>
      <w:r w:rsidR="009E041B" w:rsidRPr="00E4479A">
        <w:fldChar w:fldCharType="begin">
          <w:fldData xml:space="preserve">PEVuZE5vdGU+PENpdGU+PEF1dGhvcj5LYWdhbWk8L0F1dGhvcj48WWVhcj4yMDE1PC9ZZWFyPjxS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</w:fldData>
        </w:fldChar>
      </w:r>
      <w:r w:rsidR="0011112D">
        <w:instrText xml:space="preserve"> ADDIN EN.CITE </w:instrText>
      </w:r>
      <w:r w:rsidR="0011112D">
        <w:fldChar w:fldCharType="begin">
          <w:fldData xml:space="preserve">PEVuZE5vdGU+PENpdGU+PEF1dGhvcj5LYWdhbWk8L0F1dGhvcj48WWVhcj4yMDE1PC9ZZWFyPjxS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</w:fldData>
        </w:fldChar>
      </w:r>
      <w:r w:rsidR="0011112D">
        <w:instrText xml:space="preserve"> ADDIN EN.CITE.DATA </w:instrText>
      </w:r>
      <w:r w:rsidR="0011112D">
        <w:fldChar w:fldCharType="end"/>
      </w:r>
      <w:r w:rsidR="009E041B" w:rsidRPr="00E4479A">
        <w:fldChar w:fldCharType="separate"/>
      </w:r>
      <w:r w:rsidR="0011112D">
        <w:rPr>
          <w:noProof/>
        </w:rPr>
        <w:t>[32-34]</w:t>
      </w:r>
      <w:r w:rsidR="009E041B" w:rsidRPr="00E4479A">
        <w:fldChar w:fldCharType="end"/>
      </w:r>
    </w:p>
    <w:p w14:paraId="1796A0DD" w14:textId="1146F450" w:rsidR="00834587" w:rsidRPr="00E4479A" w:rsidRDefault="00834587" w:rsidP="003D5056">
      <w:pPr>
        <w:pStyle w:val="ListParagraph"/>
        <w:numPr>
          <w:ilvl w:val="0"/>
          <w:numId w:val="3"/>
        </w:numPr>
        <w:spacing w:afterLines="60" w:after="144" w:line="480" w:lineRule="auto"/>
      </w:pPr>
      <w:r w:rsidRPr="00E4479A">
        <w:lastRenderedPageBreak/>
        <w:t>in individuals with SRS-like features</w:t>
      </w:r>
      <w:r w:rsidR="004872CD" w:rsidRPr="00E4479A">
        <w:t>,</w:t>
      </w:r>
      <w:r w:rsidRPr="00E4479A">
        <w:t xml:space="preserve"> other UPD have been found, including upd20mat</w:t>
      </w:r>
      <w:r w:rsidR="00764CB6" w:rsidRPr="00E4479A">
        <w:fldChar w:fldCharType="begin">
          <w:fldData xml:space="preserve">PEVuZE5vdGU+PENpdGU+PEF1dGhvcj5NdWxjaGFuZGFuaTwvQXV0aG9yPjxZZWFyPjIwMTY8L1ll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</w:fldData>
        </w:fldChar>
      </w:r>
      <w:r w:rsidR="0011112D">
        <w:instrText xml:space="preserve"> ADDIN EN.CITE </w:instrText>
      </w:r>
      <w:r w:rsidR="0011112D">
        <w:fldChar w:fldCharType="begin">
          <w:fldData xml:space="preserve">PEVuZE5vdGU+PENpdGU+PEF1dGhvcj5NdWxjaGFuZGFuaTwvQXV0aG9yPjxZZWFyPjIwMTY8L1ll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</w:fldData>
        </w:fldChar>
      </w:r>
      <w:r w:rsidR="0011112D">
        <w:instrText xml:space="preserve"> ADDIN EN.CITE.DATA </w:instrText>
      </w:r>
      <w:r w:rsidR="0011112D">
        <w:fldChar w:fldCharType="end"/>
      </w:r>
      <w:r w:rsidR="00764CB6" w:rsidRPr="00E4479A">
        <w:fldChar w:fldCharType="separate"/>
      </w:r>
      <w:r w:rsidR="0011112D">
        <w:rPr>
          <w:noProof/>
        </w:rPr>
        <w:t>[35 36]</w:t>
      </w:r>
      <w:r w:rsidR="00764CB6" w:rsidRPr="00E4479A">
        <w:fldChar w:fldCharType="end"/>
      </w:r>
      <w:r w:rsidRPr="00E4479A">
        <w:t>, upd6mat</w:t>
      </w:r>
      <w:r w:rsidR="00285CB4" w:rsidRPr="00E4479A">
        <w:fldChar w:fldCharType="begin">
          <w:fldData xml:space="preserve">PEVuZE5vdGU+PENpdGU+PEF1dGhvcj5FZ2dlcm1hbm48L0F1dGhvcj48WWVhcj4yMDE3PC9ZZWFy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</w:fldData>
        </w:fldChar>
      </w:r>
      <w:r w:rsidR="0011112D">
        <w:instrText xml:space="preserve"> ADDIN EN.CITE </w:instrText>
      </w:r>
      <w:r w:rsidR="0011112D">
        <w:fldChar w:fldCharType="begin">
          <w:fldData xml:space="preserve">PEVuZE5vdGU+PENpdGU+PEF1dGhvcj5FZ2dlcm1hbm48L0F1dGhvcj48WWVhcj4yMDE3PC9ZZWFy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</w:fldData>
        </w:fldChar>
      </w:r>
      <w:r w:rsidR="0011112D">
        <w:instrText xml:space="preserve"> ADDIN EN.CITE.DATA </w:instrText>
      </w:r>
      <w:r w:rsidR="0011112D">
        <w:fldChar w:fldCharType="end"/>
      </w:r>
      <w:r w:rsidR="00285CB4" w:rsidRPr="00E4479A">
        <w:fldChar w:fldCharType="separate"/>
      </w:r>
      <w:r w:rsidR="0011112D">
        <w:rPr>
          <w:noProof/>
        </w:rPr>
        <w:t>[37]</w:t>
      </w:r>
      <w:r w:rsidR="00285CB4" w:rsidRPr="00E4479A">
        <w:fldChar w:fldCharType="end"/>
      </w:r>
      <w:r w:rsidRPr="00E4479A">
        <w:t>, upd15mat</w:t>
      </w:r>
      <w:r w:rsidR="00285CB4" w:rsidRPr="00E4479A">
        <w:fldChar w:fldCharType="begin"/>
      </w:r>
      <w:r w:rsidR="0011112D">
        <w:instrText xml:space="preserve"> ADDIN EN.CITE &lt;EndNote&gt;&lt;Cite&gt;&lt;Author&gt;Poole&lt;/Author&gt;&lt;Year&gt;2013&lt;/Year&gt;&lt;RecNum&gt;1039&lt;/RecNum&gt;&lt;DisplayText&gt;[38]&lt;/DisplayText&gt;&lt;record&gt;&lt;rec-number&gt;1039&lt;/rec-number&gt;&lt;foreign-keys&gt;&lt;key app="EN" db-id="vz2x9tvrhtasrqe0evmpfrerv0pxpvee0dv0" timestamp="1600260716" guid="846844ff-fb41-4c70-8a08-29e890a2cc33"&gt;1039&lt;/key&gt;&lt;/foreign-keys&gt;&lt;ref-type name="Journal Article"&gt;17&lt;/ref-type&gt;&lt;contributors&gt;&lt;authors&gt;&lt;author&gt;Poole, R. L.&lt;/author&gt;&lt;author&gt;Docherty, L. E.&lt;/author&gt;&lt;author&gt;Al Sayegh, A.&lt;/author&gt;&lt;author&gt;Caliebe, A.&lt;/author&gt;&lt;author&gt;Turner, C.&lt;/author&gt;&lt;author&gt;Baple, E.&lt;/author&gt;&lt;author&gt;Wakeling, E.&lt;/author&gt;&lt;author&gt;Harrison, L.&lt;/author&gt;&lt;author&gt;Lehmann, A.&lt;/author&gt;&lt;author&gt;Temple, I. K.&lt;/author&gt;&lt;author&gt;Mackay, D. J. G.&lt;/author&gt;&lt;author&gt;Int Clinical Imprinting, Consortium&lt;/author&gt;&lt;/authors&gt;&lt;/contributors&gt;&lt;titles&gt;&lt;title&gt;Targeted Methylation Testing of a Patient Cohort Broadens the Epigenetic and Clinical Description of Imprinting Disorders&lt;/title&gt;&lt;secondary-title&gt;American Journal of Medical Genetics Part A&lt;/secondary-title&gt;&lt;/titles&gt;&lt;periodical&gt;&lt;full-title&gt;American Journal of Medical Genetics Part A&lt;/full-title&gt;&lt;/periodical&gt;&lt;pages&gt;2174-2182&lt;/pages&gt;&lt;volume&gt;161&lt;/volume&gt;&lt;number&gt;9&lt;/number&gt;&lt;dates&gt;&lt;year&gt;2013&lt;/year&gt;&lt;pub-dates&gt;&lt;date&gt;Sep&lt;/date&gt;&lt;/pub-dates&gt;&lt;/dates&gt;&lt;isbn&gt;1552-4825&lt;/isbn&gt;&lt;accession-num&gt;WOS:000327798800008&lt;/accession-num&gt;&lt;urls&gt;&lt;related-urls&gt;&lt;url&gt;&amp;lt;Go to ISI&amp;gt;://WOS:000327798800008&lt;/url&gt;&lt;/related-urls&gt;&lt;/urls&gt;&lt;electronic-resource-num&gt;10.1002/ajmg.a.36049&lt;/electronic-resource-num&gt;&lt;/record&gt;&lt;/Cite&gt;&lt;/EndNote&gt;</w:instrText>
      </w:r>
      <w:r w:rsidR="00285CB4" w:rsidRPr="00E4479A">
        <w:fldChar w:fldCharType="separate"/>
      </w:r>
      <w:r w:rsidR="0011112D">
        <w:rPr>
          <w:noProof/>
        </w:rPr>
        <w:t>[38]</w:t>
      </w:r>
      <w:r w:rsidR="00285CB4" w:rsidRPr="00E4479A">
        <w:fldChar w:fldCharType="end"/>
      </w:r>
      <w:r w:rsidRPr="00E4479A">
        <w:t xml:space="preserve"> (normally associated with PWS), and upd16mat</w:t>
      </w:r>
      <w:r w:rsidR="00285CB4" w:rsidRPr="00E4479A">
        <w:fldChar w:fldCharType="begin">
          <w:fldData xml:space="preserve">PEVuZE5vdGU+PENpdGU+PEF1dGhvcj5Jbm91ZTwvQXV0aG9yPjxZZWFyPjIwMTk8L1llYXI+PFJl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</w:fldData>
        </w:fldChar>
      </w:r>
      <w:r w:rsidR="0011112D">
        <w:instrText xml:space="preserve"> ADDIN EN.CITE </w:instrText>
      </w:r>
      <w:r w:rsidR="0011112D">
        <w:fldChar w:fldCharType="begin">
          <w:fldData xml:space="preserve">PEVuZE5vdGU+PENpdGU+PEF1dGhvcj5Jbm91ZTwvQXV0aG9yPjxZZWFyPjIwMTk8L1llYXI+PFJl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</w:fldData>
        </w:fldChar>
      </w:r>
      <w:r w:rsidR="0011112D">
        <w:instrText xml:space="preserve"> ADDIN EN.CITE.DATA </w:instrText>
      </w:r>
      <w:r w:rsidR="0011112D">
        <w:fldChar w:fldCharType="end"/>
      </w:r>
      <w:r w:rsidR="00285CB4" w:rsidRPr="00E4479A">
        <w:fldChar w:fldCharType="separate"/>
      </w:r>
      <w:r w:rsidR="0011112D">
        <w:rPr>
          <w:noProof/>
        </w:rPr>
        <w:t>[39]</w:t>
      </w:r>
      <w:r w:rsidR="00285CB4" w:rsidRPr="00E4479A">
        <w:fldChar w:fldCharType="end"/>
      </w:r>
      <w:r w:rsidRPr="00E4479A">
        <w:t xml:space="preserve"> (though this may represent evidence of trisomy 16 rescue). </w:t>
      </w:r>
    </w:p>
    <w:p w14:paraId="08A5F9B5" w14:textId="46AFF0C3" w:rsidR="00834587" w:rsidRDefault="00834587" w:rsidP="003D5056">
      <w:pPr>
        <w:pStyle w:val="ListParagraph"/>
        <w:numPr>
          <w:ilvl w:val="0"/>
          <w:numId w:val="3"/>
        </w:numPr>
        <w:spacing w:afterLines="60" w:after="144" w:line="480" w:lineRule="auto"/>
      </w:pPr>
      <w:r>
        <w:t xml:space="preserve">children with SRS-like features have CNV and SNV affecting genes in growth pathways, including </w:t>
      </w:r>
      <w:r w:rsidRPr="00483E5F">
        <w:rPr>
          <w:i/>
          <w:iCs/>
        </w:rPr>
        <w:t>CDKN1C</w:t>
      </w:r>
      <w:r>
        <w:t xml:space="preserve"> and </w:t>
      </w:r>
      <w:r w:rsidRPr="00483E5F">
        <w:rPr>
          <w:i/>
          <w:iCs/>
        </w:rPr>
        <w:t>IGF2</w:t>
      </w:r>
      <w:r>
        <w:t xml:space="preserve"> on chr11</w:t>
      </w:r>
      <w:r w:rsidR="009E041B">
        <w:fldChar w:fldCharType="begin">
          <w:fldData xml:space="preserve">PEVuZE5vdGU+PENpdGU+PEF1dGhvcj5CZWdlbWFubjwvQXV0aG9yPjxZZWFyPjIwMTU8L1llYXI+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</w:fldData>
        </w:fldChar>
      </w:r>
      <w:r w:rsidR="0011112D">
        <w:instrText xml:space="preserve"> ADDIN EN.CITE </w:instrText>
      </w:r>
      <w:r w:rsidR="0011112D">
        <w:fldChar w:fldCharType="begin">
          <w:fldData xml:space="preserve">PEVuZE5vdGU+PENpdGU+PEF1dGhvcj5CZWdlbWFubjwvQXV0aG9yPjxZZWFyPjIwMTU8L1llYXI+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</w:fldData>
        </w:fldChar>
      </w:r>
      <w:r w:rsidR="0011112D">
        <w:instrText xml:space="preserve"> ADDIN EN.CITE.DATA </w:instrText>
      </w:r>
      <w:r w:rsidR="0011112D">
        <w:fldChar w:fldCharType="end"/>
      </w:r>
      <w:r w:rsidR="009E041B">
        <w:fldChar w:fldCharType="separate"/>
      </w:r>
      <w:r w:rsidR="0011112D">
        <w:rPr>
          <w:noProof/>
        </w:rPr>
        <w:t>[9 40 41]</w:t>
      </w:r>
      <w:r w:rsidR="009E041B">
        <w:fldChar w:fldCharType="end"/>
      </w:r>
      <w:r>
        <w:t xml:space="preserve">, as well as </w:t>
      </w:r>
      <w:r w:rsidRPr="00483E5F">
        <w:rPr>
          <w:i/>
          <w:iCs/>
        </w:rPr>
        <w:t>PLAG1</w:t>
      </w:r>
      <w:r>
        <w:t xml:space="preserve"> and </w:t>
      </w:r>
      <w:r w:rsidRPr="00483E5F">
        <w:rPr>
          <w:i/>
          <w:iCs/>
        </w:rPr>
        <w:t>HMGA2</w:t>
      </w:r>
      <w:r w:rsidR="00DE5E2B">
        <w:t xml:space="preserve"> which regulate the IGF2 pathway</w:t>
      </w:r>
      <w:r w:rsidR="009E041B">
        <w:fldChar w:fldCharType="begin">
          <w:fldData xml:space="preserve">PEVuZE5vdGU+PENpdGU+PEF1dGhvcj5BYmkgSGFiaWI8L0F1dGhvcj48WWVhcj4yMDE4PC9ZZWFy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</w:fldData>
        </w:fldChar>
      </w:r>
      <w:r w:rsidR="0011112D">
        <w:instrText xml:space="preserve"> ADDIN EN.CITE </w:instrText>
      </w:r>
      <w:r w:rsidR="0011112D">
        <w:fldChar w:fldCharType="begin">
          <w:fldData xml:space="preserve">PEVuZE5vdGU+PENpdGU+PEF1dGhvcj5BYmkgSGFiaWI8L0F1dGhvcj48WWVhcj4yMDE4PC9ZZWFy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</w:fldData>
        </w:fldChar>
      </w:r>
      <w:r w:rsidR="0011112D">
        <w:instrText xml:space="preserve"> ADDIN EN.CITE.DATA </w:instrText>
      </w:r>
      <w:r w:rsidR="0011112D">
        <w:fldChar w:fldCharType="end"/>
      </w:r>
      <w:r w:rsidR="009E041B">
        <w:fldChar w:fldCharType="separate"/>
      </w:r>
      <w:r w:rsidR="0011112D">
        <w:rPr>
          <w:noProof/>
        </w:rPr>
        <w:t>[42]</w:t>
      </w:r>
      <w:r w:rsidR="009E041B">
        <w:fldChar w:fldCharType="end"/>
      </w:r>
      <w:r>
        <w:t>, and a growing list of other genes.</w:t>
      </w:r>
      <w:r w:rsidR="00285CB4">
        <w:fldChar w:fldCharType="begin">
          <w:fldData xml:space="preserve">PEVuZE5vdGU+PENpdGU+PEF1dGhvcj5Jbm91ZTwvQXV0aG9yPjxZZWFyPjIwMjA8L1llYXI+PFJl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</w:fldData>
        </w:fldChar>
      </w:r>
      <w:r w:rsidR="0011112D">
        <w:instrText xml:space="preserve"> ADDIN EN.CITE </w:instrText>
      </w:r>
      <w:r w:rsidR="0011112D">
        <w:fldChar w:fldCharType="begin">
          <w:fldData xml:space="preserve">PEVuZE5vdGU+PENpdGU+PEF1dGhvcj5Jbm91ZTwvQXV0aG9yPjxZZWFyPjIwMjA8L1llYXI+PFJl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</w:fldData>
        </w:fldChar>
      </w:r>
      <w:r w:rsidR="0011112D">
        <w:instrText xml:space="preserve"> ADDIN EN.CITE.DATA </w:instrText>
      </w:r>
      <w:r w:rsidR="0011112D">
        <w:fldChar w:fldCharType="end"/>
      </w:r>
      <w:r w:rsidR="00285CB4">
        <w:fldChar w:fldCharType="separate"/>
      </w:r>
      <w:r w:rsidR="0011112D">
        <w:rPr>
          <w:noProof/>
        </w:rPr>
        <w:t>[43-45]</w:t>
      </w:r>
      <w:r w:rsidR="00285CB4">
        <w:fldChar w:fldCharType="end"/>
      </w:r>
    </w:p>
    <w:p w14:paraId="3E7B718B" w14:textId="6BE2A100" w:rsidR="004872CD" w:rsidRPr="00F309FE" w:rsidRDefault="00D760C0" w:rsidP="003D5056">
      <w:pPr>
        <w:pStyle w:val="BodyText"/>
        <w:spacing w:line="480" w:lineRule="auto"/>
      </w:pPr>
      <w:r>
        <w:t xml:space="preserve">iv) BWS has not been </w:t>
      </w:r>
      <w:r w:rsidR="0011112D">
        <w:t xml:space="preserve">directly </w:t>
      </w:r>
      <w:r>
        <w:t>associat</w:t>
      </w:r>
      <w:r w:rsidR="0011112D">
        <w:t>ed</w:t>
      </w:r>
      <w:r>
        <w:t xml:space="preserve"> with other imprinted loci in the literature</w:t>
      </w:r>
      <w:r w:rsidR="004872CD">
        <w:t xml:space="preserve">. </w:t>
      </w:r>
      <w:r w:rsidR="00711D60">
        <w:t>This is partly because historically diagnosis of BWS is strongly associated with chromosome 11</w:t>
      </w:r>
      <w:r w:rsidR="00BC3329">
        <w:t xml:space="preserve"> and therefore when other loci are identified a new diagnostic label is applied</w:t>
      </w:r>
      <w:r w:rsidR="00711D60">
        <w:t>, (whereas in SRS</w:t>
      </w:r>
      <w:r w:rsidR="00BC3329">
        <w:t>,</w:t>
      </w:r>
      <w:r w:rsidR="00711D60">
        <w:t xml:space="preserve"> </w:t>
      </w:r>
      <w:r w:rsidR="00DD21CF">
        <w:t>upd7mat</w:t>
      </w:r>
      <w:r w:rsidR="00711D60">
        <w:t xml:space="preserve"> </w:t>
      </w:r>
      <w:r w:rsidR="00BC3329">
        <w:t>was</w:t>
      </w:r>
      <w:r w:rsidR="00711D60">
        <w:t xml:space="preserve"> the first identified cause before the more common LOM at 11p15 was discovered</w:t>
      </w:r>
      <w:r w:rsidR="00BC3329">
        <w:t>, which set a precedent</w:t>
      </w:r>
      <w:r w:rsidR="00711D60">
        <w:t xml:space="preserve">). </w:t>
      </w:r>
      <w:r w:rsidR="004872CD">
        <w:t xml:space="preserve">However, </w:t>
      </w:r>
      <w:r w:rsidR="00B2497C">
        <w:t xml:space="preserve">just as in the cases </w:t>
      </w:r>
      <w:r w:rsidR="004872CD">
        <w:t xml:space="preserve">reported with </w:t>
      </w:r>
      <w:r w:rsidR="00B2497C">
        <w:t>SRS</w:t>
      </w:r>
      <w:r w:rsidR="004872CD">
        <w:t xml:space="preserve"> fea</w:t>
      </w:r>
      <w:r w:rsidR="004872CD" w:rsidRPr="00F309FE">
        <w:t xml:space="preserve">tures </w:t>
      </w:r>
      <w:r w:rsidR="00B2497C" w:rsidRPr="00F309FE">
        <w:t>associated with imprinting errors at other loci</w:t>
      </w:r>
      <w:r w:rsidR="004872CD" w:rsidRPr="00F309FE">
        <w:t>,</w:t>
      </w:r>
      <w:r w:rsidR="00B2497C" w:rsidRPr="00F309FE">
        <w:t xml:space="preserve"> some features of BWS are seen in patients </w:t>
      </w:r>
      <w:r w:rsidRPr="00F309FE">
        <w:t xml:space="preserve">with </w:t>
      </w:r>
      <w:r w:rsidR="004872CD" w:rsidRPr="00F309FE">
        <w:t>aberrations at other</w:t>
      </w:r>
      <w:r w:rsidR="00711D60" w:rsidRPr="00F309FE">
        <w:t xml:space="preserve"> imprinted</w:t>
      </w:r>
      <w:r w:rsidR="004872CD" w:rsidRPr="00F309FE">
        <w:t xml:space="preserve"> loci</w:t>
      </w:r>
      <w:r w:rsidR="00C62447" w:rsidRPr="00F309FE">
        <w:t>:</w:t>
      </w:r>
    </w:p>
    <w:p w14:paraId="2E7C41BB" w14:textId="69026E25" w:rsidR="00B2497C" w:rsidRPr="00F309FE" w:rsidRDefault="004872CD" w:rsidP="003D5056">
      <w:pPr>
        <w:pStyle w:val="ListParagraph"/>
        <w:numPr>
          <w:ilvl w:val="0"/>
          <w:numId w:val="6"/>
        </w:numPr>
        <w:shd w:val="clear" w:color="auto" w:fill="FFFFFF"/>
        <w:spacing w:line="480" w:lineRule="auto"/>
      </w:pPr>
      <w:r w:rsidRPr="00F309FE">
        <w:t>the imprinted locus on chr14q32 show</w:t>
      </w:r>
      <w:r w:rsidR="00DD21CF">
        <w:t>s</w:t>
      </w:r>
      <w:r w:rsidRPr="00F309FE">
        <w:t xml:space="preserve"> ‘mirror’ disturbances to cases with </w:t>
      </w:r>
      <w:r w:rsidR="0011112D">
        <w:t>TS14</w:t>
      </w:r>
      <w:r w:rsidRPr="00F309FE">
        <w:t xml:space="preserve"> (e.g. </w:t>
      </w:r>
      <w:r w:rsidR="00DD21CF">
        <w:t>upd14pat</w:t>
      </w:r>
      <w:r w:rsidRPr="00F309FE">
        <w:t xml:space="preserve">, CNV or GOM) </w:t>
      </w:r>
      <w:r w:rsidR="00DD21CF">
        <w:t>in</w:t>
      </w:r>
      <w:r w:rsidR="00DD21CF" w:rsidRPr="00F309FE">
        <w:t xml:space="preserve"> </w:t>
      </w:r>
      <w:r w:rsidR="002008C4">
        <w:t>the</w:t>
      </w:r>
      <w:r w:rsidR="002008C4" w:rsidRPr="00F309FE">
        <w:t xml:space="preserve"> </w:t>
      </w:r>
      <w:r w:rsidRPr="00F309FE">
        <w:t xml:space="preserve">condition Kagami-Ogata syndrome. </w:t>
      </w:r>
      <w:r w:rsidR="00711D60" w:rsidRPr="00F309FE">
        <w:t>Some of the features</w:t>
      </w:r>
      <w:r w:rsidR="00C62447" w:rsidRPr="00F309FE">
        <w:t>,</w:t>
      </w:r>
      <w:r w:rsidR="00711D60" w:rsidRPr="00F309FE">
        <w:t xml:space="preserve"> including macrosomia, abdominal wall defects and an </w:t>
      </w:r>
      <w:r w:rsidR="00B2497C" w:rsidRPr="00F309FE">
        <w:t>increased hepatoblastoma risk</w:t>
      </w:r>
      <w:r w:rsidR="00C62447" w:rsidRPr="00F309FE">
        <w:t>,</w:t>
      </w:r>
      <w:r w:rsidR="00B2497C" w:rsidRPr="00F309FE">
        <w:t xml:space="preserve"> </w:t>
      </w:r>
      <w:r w:rsidR="00711D60" w:rsidRPr="00F309FE">
        <w:t>have overlap with BWS</w:t>
      </w:r>
      <w:r w:rsidR="00F309FE">
        <w:t xml:space="preserve"> </w:t>
      </w:r>
      <w:r w:rsidR="00F309FE">
        <w:fldChar w:fldCharType="begin">
          <w:fldData xml:space="preserve">PEVuZE5vdGU+PENpdGU+PEF1dGhvcj5BbHRtYW5uPC9BdXRob3I+PFllYXI+MjAyMDwvWWVhcj48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</w:fldData>
        </w:fldChar>
      </w:r>
      <w:r w:rsidR="0011112D">
        <w:instrText xml:space="preserve"> ADDIN EN.CITE </w:instrText>
      </w:r>
      <w:r w:rsidR="0011112D">
        <w:fldChar w:fldCharType="begin">
          <w:fldData xml:space="preserve">PEVuZE5vdGU+PENpdGU+PEF1dGhvcj5BbHRtYW5uPC9BdXRob3I+PFllYXI+MjAyMDwvWWVhcj48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</w:fldData>
        </w:fldChar>
      </w:r>
      <w:r w:rsidR="0011112D">
        <w:instrText xml:space="preserve"> ADDIN EN.CITE.DATA </w:instrText>
      </w:r>
      <w:r w:rsidR="0011112D">
        <w:fldChar w:fldCharType="end"/>
      </w:r>
      <w:r w:rsidR="00F309FE">
        <w:fldChar w:fldCharType="separate"/>
      </w:r>
      <w:r w:rsidR="0011112D">
        <w:rPr>
          <w:noProof/>
        </w:rPr>
        <w:t>[46]</w:t>
      </w:r>
      <w:r w:rsidR="00F309FE">
        <w:fldChar w:fldCharType="end"/>
      </w:r>
    </w:p>
    <w:p w14:paraId="265CC860" w14:textId="234A895B" w:rsidR="00D760C0" w:rsidRPr="00F309FE" w:rsidRDefault="00711D60" w:rsidP="003D5056">
      <w:pPr>
        <w:pStyle w:val="ListParagraph"/>
        <w:numPr>
          <w:ilvl w:val="0"/>
          <w:numId w:val="6"/>
        </w:numPr>
        <w:shd w:val="clear" w:color="auto" w:fill="FFFFFF"/>
        <w:spacing w:line="480" w:lineRule="auto"/>
      </w:pPr>
      <w:r w:rsidRPr="00F309FE">
        <w:t>o</w:t>
      </w:r>
      <w:r w:rsidR="00D760C0" w:rsidRPr="00F309FE">
        <w:t>ccasional cases of paternal UPD 7 and overgrowth have been reported</w:t>
      </w:r>
      <w:r w:rsidR="00F309FE">
        <w:t xml:space="preserve"> </w:t>
      </w:r>
      <w:r w:rsidR="00F309FE">
        <w:fldChar w:fldCharType="begin">
          <w:fldData xml:space="preserve">PEVuZE5vdGU+PENpdGU+PEF1dGhvcj5OYWthbXVyYTwvQXV0aG9yPjxZZWFyPjIwMTg8L1llYXI+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</w:fldData>
        </w:fldChar>
      </w:r>
      <w:r w:rsidR="0011112D">
        <w:instrText xml:space="preserve"> ADDIN EN.CITE </w:instrText>
      </w:r>
      <w:r w:rsidR="0011112D">
        <w:fldChar w:fldCharType="begin">
          <w:fldData xml:space="preserve">PEVuZE5vdGU+PENpdGU+PEF1dGhvcj5OYWthbXVyYTwvQXV0aG9yPjxZZWFyPjIwMTg8L1llYXI+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</w:fldData>
        </w:fldChar>
      </w:r>
      <w:r w:rsidR="0011112D">
        <w:instrText xml:space="preserve"> ADDIN EN.CITE.DATA </w:instrText>
      </w:r>
      <w:r w:rsidR="0011112D">
        <w:fldChar w:fldCharType="end"/>
      </w:r>
      <w:r w:rsidR="00F309FE">
        <w:fldChar w:fldCharType="separate"/>
      </w:r>
      <w:r w:rsidR="0011112D">
        <w:rPr>
          <w:noProof/>
        </w:rPr>
        <w:t>[47 48]</w:t>
      </w:r>
      <w:r w:rsidR="00F309FE">
        <w:fldChar w:fldCharType="end"/>
      </w:r>
      <w:r w:rsidR="00F309FE">
        <w:t xml:space="preserve"> </w:t>
      </w:r>
      <w:r w:rsidR="00B2497C" w:rsidRPr="00F309FE">
        <w:t xml:space="preserve">and it is reasonable to consider that </w:t>
      </w:r>
      <w:r w:rsidR="00A66A68">
        <w:t>opposite</w:t>
      </w:r>
      <w:r w:rsidR="00B2497C" w:rsidRPr="00F309FE">
        <w:t xml:space="preserve"> changes</w:t>
      </w:r>
      <w:r w:rsidRPr="00F309FE">
        <w:t xml:space="preserve"> to those resulting in SRS-like </w:t>
      </w:r>
      <w:r w:rsidR="00A66A68">
        <w:t>growth restriction</w:t>
      </w:r>
      <w:r w:rsidR="00A66A68" w:rsidRPr="00F309FE">
        <w:t xml:space="preserve"> </w:t>
      </w:r>
      <w:r w:rsidR="00B2497C" w:rsidRPr="00F309FE">
        <w:t>on other chromosomes may produce a</w:t>
      </w:r>
      <w:r w:rsidR="00A66A68">
        <w:t>n</w:t>
      </w:r>
      <w:r w:rsidR="00B2497C" w:rsidRPr="00F309FE">
        <w:t xml:space="preserve"> </w:t>
      </w:r>
      <w:r w:rsidR="00A66A68">
        <w:t>oppos</w:t>
      </w:r>
      <w:r w:rsidR="002008C4">
        <w:t>i</w:t>
      </w:r>
      <w:r w:rsidR="00A66A68">
        <w:t>te</w:t>
      </w:r>
      <w:r w:rsidR="00A66A68" w:rsidRPr="00F309FE">
        <w:t xml:space="preserve"> </w:t>
      </w:r>
      <w:r w:rsidR="00B2497C" w:rsidRPr="00F309FE">
        <w:t>growth phenotype</w:t>
      </w:r>
      <w:r w:rsidR="00D760C0" w:rsidRPr="00F309FE">
        <w:t xml:space="preserve"> </w:t>
      </w:r>
    </w:p>
    <w:p w14:paraId="403A2C85" w14:textId="7DE253CE" w:rsidR="00BC3329" w:rsidRDefault="00944EED" w:rsidP="003D5056">
      <w:pPr>
        <w:pStyle w:val="ListParagraph"/>
        <w:numPr>
          <w:ilvl w:val="0"/>
          <w:numId w:val="6"/>
        </w:numPr>
        <w:shd w:val="clear" w:color="auto" w:fill="FFFFFF"/>
        <w:spacing w:line="480" w:lineRule="auto"/>
      </w:pPr>
      <w:r>
        <w:t>Single gene mutations in non-chromosome 11 genes</w:t>
      </w:r>
      <w:r w:rsidR="00BC3329">
        <w:t xml:space="preserve"> have not been reported</w:t>
      </w:r>
      <w:r>
        <w:t xml:space="preserve"> as such in BWS</w:t>
      </w:r>
      <w:r w:rsidR="00BC3329">
        <w:t xml:space="preserve"> but mutations in genes such as </w:t>
      </w:r>
      <w:r w:rsidR="00BC3329" w:rsidRPr="00C62447">
        <w:rPr>
          <w:i/>
        </w:rPr>
        <w:t>GPC3</w:t>
      </w:r>
      <w:r w:rsidR="00BC3329">
        <w:t xml:space="preserve"> </w:t>
      </w:r>
      <w:r>
        <w:t xml:space="preserve">which </w:t>
      </w:r>
      <w:r w:rsidR="00BC3329">
        <w:t xml:space="preserve">cause </w:t>
      </w:r>
      <w:r w:rsidR="002008C4">
        <w:t>Simpson-Golabi-</w:t>
      </w:r>
      <w:r w:rsidR="00BC3329">
        <w:t xml:space="preserve">Behmel </w:t>
      </w:r>
      <w:r w:rsidR="00BC3329">
        <w:lastRenderedPageBreak/>
        <w:t xml:space="preserve">syndrome </w:t>
      </w:r>
      <w:r>
        <w:t>ha</w:t>
      </w:r>
      <w:r w:rsidR="00C62447">
        <w:t>ve</w:t>
      </w:r>
      <w:r w:rsidR="00BC3329">
        <w:t xml:space="preserve"> considerable overlap with BWS including overgrowth, macroglossia and abdominal wall defects</w:t>
      </w:r>
      <w:r w:rsidR="00183F98">
        <w:t xml:space="preserve"> </w:t>
      </w:r>
      <w:r w:rsidR="00183F98">
        <w:fldChar w:fldCharType="begin">
          <w:fldData xml:space="preserve">PEVuZE5vdGU+PENpdGU+PEF1dGhvcj5MaTwvQXV0aG9yPjxZZWFyPjIwMDE8L1llYXI+PFJlY051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</w:fldData>
        </w:fldChar>
      </w:r>
      <w:r w:rsidR="0011112D">
        <w:instrText xml:space="preserve"> ADDIN EN.CITE </w:instrText>
      </w:r>
      <w:r w:rsidR="0011112D">
        <w:fldChar w:fldCharType="begin">
          <w:fldData xml:space="preserve">PEVuZE5vdGU+PENpdGU+PEF1dGhvcj5MaTwvQXV0aG9yPjxZZWFyPjIwMDE8L1llYXI+PFJlY051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</w:fldData>
        </w:fldChar>
      </w:r>
      <w:r w:rsidR="0011112D">
        <w:instrText xml:space="preserve"> ADDIN EN.CITE.DATA </w:instrText>
      </w:r>
      <w:r w:rsidR="0011112D">
        <w:fldChar w:fldCharType="end"/>
      </w:r>
      <w:r w:rsidR="00183F98">
        <w:fldChar w:fldCharType="separate"/>
      </w:r>
      <w:r w:rsidR="0011112D">
        <w:rPr>
          <w:noProof/>
        </w:rPr>
        <w:t>[49]</w:t>
      </w:r>
      <w:r w:rsidR="00183F98">
        <w:fldChar w:fldCharType="end"/>
      </w:r>
      <w:r w:rsidR="00BC3329">
        <w:t>.</w:t>
      </w:r>
    </w:p>
    <w:p w14:paraId="626949CD" w14:textId="534BBD9C" w:rsidR="00834587" w:rsidRDefault="00834587" w:rsidP="003D5056">
      <w:pPr>
        <w:spacing w:afterLines="60" w:after="144" w:line="480" w:lineRule="auto"/>
      </w:pPr>
      <w:r>
        <w:t xml:space="preserve">To summarise, </w:t>
      </w:r>
      <w:r w:rsidR="00BB5DFF">
        <w:t xml:space="preserve">while </w:t>
      </w:r>
      <w:r w:rsidRPr="005F2AE4">
        <w:t xml:space="preserve">the molecular </w:t>
      </w:r>
      <w:r w:rsidR="00606F39">
        <w:t xml:space="preserve">causes </w:t>
      </w:r>
      <w:r>
        <w:t xml:space="preserve">of BWS and SRS </w:t>
      </w:r>
      <w:r w:rsidR="00BB5DFF">
        <w:t>can be thought of as</w:t>
      </w:r>
      <w:r>
        <w:t xml:space="preserve"> </w:t>
      </w:r>
      <w:r w:rsidR="00606F39">
        <w:t>‘</w:t>
      </w:r>
      <w:r>
        <w:t>mirror-image</w:t>
      </w:r>
      <w:r w:rsidR="00606F39">
        <w:t>’</w:t>
      </w:r>
      <w:r>
        <w:t xml:space="preserve"> changes on chr11p15, </w:t>
      </w:r>
      <w:r w:rsidR="00BB5DFF">
        <w:t xml:space="preserve">this view is nuanced by the disparities between the proportions of different anomalies, </w:t>
      </w:r>
      <w:r>
        <w:t xml:space="preserve">as well as abnormalities </w:t>
      </w:r>
      <w:r w:rsidR="009B3C02">
        <w:t>of</w:t>
      </w:r>
      <w:r>
        <w:t xml:space="preserve"> imprinted and non-imprinted loci on other chromosomes</w:t>
      </w:r>
      <w:r w:rsidR="00944EED">
        <w:t xml:space="preserve"> and historical conventions on terminology.</w:t>
      </w:r>
      <w:r w:rsidR="00B2497C">
        <w:t xml:space="preserve"> </w:t>
      </w:r>
    </w:p>
    <w:p w14:paraId="208B08ED" w14:textId="7E5E5BA8" w:rsidR="00B26F58" w:rsidRPr="00592DA5" w:rsidRDefault="009A30D5" w:rsidP="003D5056">
      <w:pPr>
        <w:pStyle w:val="Heading2"/>
        <w:spacing w:line="480" w:lineRule="auto"/>
      </w:pPr>
      <w:r>
        <w:t xml:space="preserve">3. </w:t>
      </w:r>
      <w:r w:rsidR="00751D1C" w:rsidRPr="00592DA5">
        <w:t>W</w:t>
      </w:r>
      <w:r w:rsidR="00B26F58" w:rsidRPr="00592DA5">
        <w:t xml:space="preserve">hy is </w:t>
      </w:r>
      <w:r w:rsidR="00834587">
        <w:t xml:space="preserve">accurate </w:t>
      </w:r>
      <w:r w:rsidR="00B26F58" w:rsidRPr="00592DA5">
        <w:t>diagnosis important in BWS and SRS?</w:t>
      </w:r>
      <w:bookmarkEnd w:id="2"/>
    </w:p>
    <w:p w14:paraId="06AAA20F" w14:textId="65C951EF" w:rsidR="00950D2A" w:rsidRDefault="00C2528A" w:rsidP="003D5056">
      <w:pPr>
        <w:spacing w:afterLines="60" w:after="144" w:line="480" w:lineRule="auto"/>
      </w:pPr>
      <w:r>
        <w:t>The fundamental benefit</w:t>
      </w:r>
      <w:r w:rsidR="00B64FB5">
        <w:t>s</w:t>
      </w:r>
      <w:r>
        <w:t xml:space="preserve"> of a</w:t>
      </w:r>
      <w:r w:rsidR="005B1939">
        <w:t xml:space="preserve">ccurate diagnosis </w:t>
      </w:r>
      <w:r w:rsidR="00B64FB5">
        <w:t>are</w:t>
      </w:r>
      <w:r w:rsidR="005B1939">
        <w:t xml:space="preserve"> </w:t>
      </w:r>
      <w:r>
        <w:t xml:space="preserve">the same </w:t>
      </w:r>
      <w:r w:rsidR="005B1939">
        <w:t xml:space="preserve">for </w:t>
      </w:r>
      <w:r w:rsidR="00BE7CCA">
        <w:t xml:space="preserve">people with </w:t>
      </w:r>
      <w:r w:rsidR="005B1939">
        <w:t>BWS and SRS</w:t>
      </w:r>
      <w:r>
        <w:t>:</w:t>
      </w:r>
      <w:r w:rsidR="005B1939">
        <w:t xml:space="preserve"> </w:t>
      </w:r>
      <w:r w:rsidR="00466595">
        <w:t>an end to</w:t>
      </w:r>
      <w:r w:rsidR="00D61E49">
        <w:t xml:space="preserve"> the </w:t>
      </w:r>
      <w:r w:rsidR="00DF5B40">
        <w:t>anxiety</w:t>
      </w:r>
      <w:r w:rsidR="00D61E49">
        <w:t xml:space="preserve"> of not-knowing</w:t>
      </w:r>
      <w:r w:rsidR="006710B2">
        <w:t xml:space="preserve">, </w:t>
      </w:r>
      <w:r>
        <w:t>prediction of future challenges and needs,</w:t>
      </w:r>
      <w:r w:rsidR="00273A3A">
        <w:t xml:space="preserve"> and </w:t>
      </w:r>
      <w:r w:rsidR="00005E87">
        <w:t xml:space="preserve">access to </w:t>
      </w:r>
      <w:r>
        <w:t>clinical management</w:t>
      </w:r>
      <w:r w:rsidR="00D61E49">
        <w:t>, genetic counselling</w:t>
      </w:r>
      <w:r>
        <w:t xml:space="preserve"> </w:t>
      </w:r>
      <w:r w:rsidR="00005E87">
        <w:t>a</w:t>
      </w:r>
      <w:r>
        <w:t>nd</w:t>
      </w:r>
      <w:r w:rsidR="00005E87">
        <w:t xml:space="preserve"> peer </w:t>
      </w:r>
      <w:r>
        <w:t>support</w:t>
      </w:r>
      <w:r w:rsidR="00273A3A">
        <w:t xml:space="preserve">.  </w:t>
      </w:r>
      <w:r w:rsidR="00D61E49">
        <w:t xml:space="preserve">These benefits take </w:t>
      </w:r>
      <w:r w:rsidR="00742138">
        <w:t xml:space="preserve">slightly </w:t>
      </w:r>
      <w:r w:rsidR="00D61E49">
        <w:t xml:space="preserve">different forms for BWS and SRS.  </w:t>
      </w:r>
    </w:p>
    <w:p w14:paraId="714CF832" w14:textId="43976AC2" w:rsidR="00CD0E27" w:rsidRDefault="009A30D5" w:rsidP="003D5056">
      <w:pPr>
        <w:pStyle w:val="Heading3"/>
        <w:spacing w:line="480" w:lineRule="auto"/>
      </w:pPr>
      <w:r>
        <w:t xml:space="preserve">3.1 </w:t>
      </w:r>
      <w:r w:rsidR="00CD0E27">
        <w:t>BWS</w:t>
      </w:r>
    </w:p>
    <w:p w14:paraId="6BE45B90" w14:textId="6D1B822A" w:rsidR="00E33D9E" w:rsidRDefault="00E33D9E" w:rsidP="003D5056">
      <w:pPr>
        <w:spacing w:afterLines="60" w:after="144" w:line="480" w:lineRule="auto"/>
      </w:pPr>
      <w:r>
        <w:t xml:space="preserve">Accurate and timely diagnosis of BWS is important, partly </w:t>
      </w:r>
      <w:r w:rsidR="009B3C02">
        <w:t>to</w:t>
      </w:r>
      <w:r w:rsidR="00A712AE">
        <w:t xml:space="preserve"> </w:t>
      </w:r>
      <w:r>
        <w:t xml:space="preserve">inform management of immediate clinical issues such as hyperinsulinism or macroglossia, but particularly </w:t>
      </w:r>
      <w:r w:rsidR="009B3C02">
        <w:t>to</w:t>
      </w:r>
      <w:r>
        <w:t xml:space="preserve"> trigger surveillance for childhood neoplasia in some </w:t>
      </w:r>
      <w:r w:rsidR="009B3C02">
        <w:t>(</w:t>
      </w:r>
      <w:r>
        <w:t>but not all</w:t>
      </w:r>
      <w:r w:rsidR="009B3C02">
        <w:t>)</w:t>
      </w:r>
      <w:r>
        <w:t xml:space="preserve"> patients</w:t>
      </w:r>
      <w:r w:rsidR="005E0D31">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 </w:instrText>
      </w:r>
      <w:r w:rsidR="007E0C77">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DATA </w:instrText>
      </w:r>
      <w:r w:rsidR="007E0C77">
        <w:fldChar w:fldCharType="end"/>
      </w:r>
      <w:r w:rsidR="005E0D31">
        <w:fldChar w:fldCharType="separate"/>
      </w:r>
      <w:r w:rsidR="007E0C77">
        <w:rPr>
          <w:noProof/>
        </w:rPr>
        <w:t>[1]</w:t>
      </w:r>
      <w:r w:rsidR="005E0D31">
        <w:fldChar w:fldCharType="end"/>
      </w:r>
      <w:r>
        <w:t xml:space="preserve">.  </w:t>
      </w:r>
      <w:r w:rsidR="00F97456">
        <w:t xml:space="preserve">For patients </w:t>
      </w:r>
      <w:r w:rsidR="00B64FB5">
        <w:t>at risk of neoplasia</w:t>
      </w:r>
      <w:r w:rsidR="00F97456">
        <w:t xml:space="preserve">, </w:t>
      </w:r>
      <w:r>
        <w:t xml:space="preserve">screening </w:t>
      </w:r>
      <w:r w:rsidR="00F97456">
        <w:t>is so important that it warrants a low clinical threshold for referral,</w:t>
      </w:r>
      <w:r w:rsidR="00B64FB5">
        <w:t xml:space="preserve"> in order</w:t>
      </w:r>
      <w:r w:rsidR="00F97456">
        <w:t xml:space="preserve"> to </w:t>
      </w:r>
      <w:r w:rsidR="009B3C02">
        <w:t>identify</w:t>
      </w:r>
      <w:r>
        <w:t xml:space="preserve"> patients who might have few other management needs.  </w:t>
      </w:r>
    </w:p>
    <w:p w14:paraId="7A33F209" w14:textId="68748637" w:rsidR="00CD0E27" w:rsidRDefault="00F21DEB" w:rsidP="003D5056">
      <w:pPr>
        <w:spacing w:afterLines="60" w:after="144" w:line="480" w:lineRule="auto"/>
      </w:pPr>
      <w:r>
        <w:t>Different (epi)genetic lesions in BWS are relatively associated with different patterns of clinical features</w:t>
      </w:r>
      <w:r>
        <w:fldChar w:fldCharType="begin">
          <w:fldData xml:space="preserve">PEVuZE5vdGU+PENpdGU+PEF1dGhvcj5NdXNzYTwvQXV0aG9yPjxZZWFyPjIwMTY8L1llYXI+PFJl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</w:fldData>
        </w:fldChar>
      </w:r>
      <w:r w:rsidR="0011112D">
        <w:instrText xml:space="preserve"> ADDIN EN.CITE </w:instrText>
      </w:r>
      <w:r w:rsidR="0011112D">
        <w:fldChar w:fldCharType="begin">
          <w:fldData xml:space="preserve">PEVuZE5vdGU+PENpdGU+PEF1dGhvcj5NdXNzYTwvQXV0aG9yPjxZZWFyPjIwMTY8L1llYXI+PFJl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</w:fldData>
        </w:fldChar>
      </w:r>
      <w:r w:rsidR="0011112D">
        <w:instrText xml:space="preserve"> ADDIN EN.CITE.DATA </w:instrText>
      </w:r>
      <w:r w:rsidR="0011112D">
        <w:fldChar w:fldCharType="end"/>
      </w:r>
      <w:r>
        <w:fldChar w:fldCharType="separate"/>
      </w:r>
      <w:r w:rsidR="0011112D">
        <w:rPr>
          <w:noProof/>
        </w:rPr>
        <w:t>[50]</w:t>
      </w:r>
      <w:r>
        <w:fldChar w:fldCharType="end"/>
      </w:r>
      <w:r>
        <w:t xml:space="preserve">.  </w:t>
      </w:r>
      <w:r w:rsidR="00AD5D5E">
        <w:t>IC1</w:t>
      </w:r>
      <w:r w:rsidR="00AD5D5E" w:rsidRPr="00606F39">
        <w:t xml:space="preserve"> </w:t>
      </w:r>
      <w:r w:rsidR="001401BB">
        <w:t>gain of methylation (</w:t>
      </w:r>
      <w:r w:rsidR="00606F39" w:rsidRPr="00606F39">
        <w:t>GOM</w:t>
      </w:r>
      <w:r w:rsidR="001401BB">
        <w:t>)</w:t>
      </w:r>
      <w:r w:rsidR="00606F39" w:rsidRPr="00606F39">
        <w:t xml:space="preserve"> and upd11pat are associated</w:t>
      </w:r>
      <w:r w:rsidR="00606F39">
        <w:t xml:space="preserve"> with increased risk of overgrowth, asymmetry, and also embryonal tumours such as Wilms tumour</w:t>
      </w:r>
      <w:r w:rsidR="000E078C">
        <w:fldChar w:fldCharType="begin">
          <w:fldData xml:space="preserve">PEVuZE5vdGU+PENpdGU+PEF1dGhvcj5NYWFzPC9BdXRob3I+PFllYXI+MjAxNjwvWWVhcj48UmVj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</w:fldData>
        </w:fldChar>
      </w:r>
      <w:r w:rsidR="00764CB6">
        <w:instrText xml:space="preserve"> ADDIN EN.CITE </w:instrText>
      </w:r>
      <w:r w:rsidR="00764CB6">
        <w:fldChar w:fldCharType="begin">
          <w:fldData xml:space="preserve">PEVuZE5vdGU+PENpdGU+PEF1dGhvcj5NYWFzPC9BdXRob3I+PFllYXI+MjAxNjwvWWVhcj48UmVj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</w:fldData>
        </w:fldChar>
      </w:r>
      <w:r w:rsidR="00764CB6">
        <w:instrText xml:space="preserve"> ADDIN EN.CITE.DATA </w:instrText>
      </w:r>
      <w:r w:rsidR="00764CB6">
        <w:fldChar w:fldCharType="end"/>
      </w:r>
      <w:r w:rsidR="000E078C">
        <w:fldChar w:fldCharType="separate"/>
      </w:r>
      <w:r w:rsidR="00764CB6">
        <w:rPr>
          <w:noProof/>
        </w:rPr>
        <w:t>[51]</w:t>
      </w:r>
      <w:r w:rsidR="000E078C">
        <w:fldChar w:fldCharType="end"/>
      </w:r>
      <w:r w:rsidR="00606F39">
        <w:t>.  In some cases, mosaicism is so confined that the presenting clinical feature is lateralised overgrowth, or an embryonic tumour, without other features of BWS</w:t>
      </w:r>
      <w:r w:rsidR="001401BB">
        <w:fldChar w:fldCharType="begin">
          <w:fldData xml:space="preserve">PEVuZE5vdGU+PENpdGU+PEF1dGhvcj5CcmlvdWRlPC9BdXRob3I+PFllYXI+MjAxOTwvWWVhcj48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</w:fldData>
        </w:fldChar>
      </w:r>
      <w:r w:rsidR="00764CB6">
        <w:instrText xml:space="preserve"> ADDIN EN.CITE </w:instrText>
      </w:r>
      <w:r w:rsidR="00764CB6">
        <w:fldChar w:fldCharType="begin">
          <w:fldData xml:space="preserve">PEVuZE5vdGU+PENpdGU+PEF1dGhvcj5CcmlvdWRlPC9BdXRob3I+PFllYXI+MjAxOTwvWWVhcj48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</w:fldData>
        </w:fldChar>
      </w:r>
      <w:r w:rsidR="00764CB6">
        <w:instrText xml:space="preserve"> ADDIN EN.CITE.DATA </w:instrText>
      </w:r>
      <w:r w:rsidR="00764CB6">
        <w:fldChar w:fldCharType="end"/>
      </w:r>
      <w:r w:rsidR="001401BB">
        <w:fldChar w:fldCharType="separate"/>
      </w:r>
      <w:r w:rsidR="00764CB6">
        <w:rPr>
          <w:noProof/>
        </w:rPr>
        <w:t>[52]</w:t>
      </w:r>
      <w:r w:rsidR="001401BB">
        <w:fldChar w:fldCharType="end"/>
      </w:r>
      <w:r w:rsidR="001401BB">
        <w:t xml:space="preserve">. </w:t>
      </w:r>
      <w:r w:rsidR="00606F39">
        <w:t xml:space="preserve"> </w:t>
      </w:r>
      <w:r w:rsidR="00606F39" w:rsidRPr="00606F39">
        <w:t xml:space="preserve">IC2 LOM is associated with conception by assisted reproductive technology, monozygotic </w:t>
      </w:r>
      <w:r w:rsidR="00606F39">
        <w:lastRenderedPageBreak/>
        <w:t>twinning, and MLID</w:t>
      </w:r>
      <w:r w:rsidR="00125D4D">
        <w:fldChar w:fldCharType="begin">
          <w:fldData xml:space="preserve">PEVuZE5vdGU+PENpdGU+PEF1dGhvcj5CbGllazwvQXV0aG9yPjxZZWFyPjIwMDk8L1llYXI+PFJl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</w:fldData>
        </w:fldChar>
      </w:r>
      <w:r w:rsidR="0011112D">
        <w:instrText xml:space="preserve"> ADDIN EN.CITE </w:instrText>
      </w:r>
      <w:r w:rsidR="0011112D">
        <w:fldChar w:fldCharType="begin">
          <w:fldData xml:space="preserve">PEVuZE5vdGU+PENpdGU+PEF1dGhvcj5CbGllazwvQXV0aG9yPjxZZWFyPjIwMDk8L1llYXI+PFJl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</w:fldData>
        </w:fldChar>
      </w:r>
      <w:r w:rsidR="0011112D">
        <w:instrText xml:space="preserve"> ADDIN EN.CITE.DATA </w:instrText>
      </w:r>
      <w:r w:rsidR="0011112D">
        <w:fldChar w:fldCharType="end"/>
      </w:r>
      <w:r w:rsidR="00125D4D">
        <w:fldChar w:fldCharType="separate"/>
      </w:r>
      <w:r w:rsidR="0011112D">
        <w:rPr>
          <w:noProof/>
        </w:rPr>
        <w:t>[25 53-55]</w:t>
      </w:r>
      <w:r w:rsidR="00125D4D">
        <w:fldChar w:fldCharType="end"/>
      </w:r>
      <w:r w:rsidR="0080457B">
        <w:t>,</w:t>
      </w:r>
      <w:r w:rsidR="00606F39">
        <w:t xml:space="preserve"> </w:t>
      </w:r>
      <w:r w:rsidR="0080457B">
        <w:t>but</w:t>
      </w:r>
      <w:r w:rsidR="00606F39">
        <w:t xml:space="preserve"> less associated with </w:t>
      </w:r>
      <w:r w:rsidR="000109B7">
        <w:t xml:space="preserve">certain </w:t>
      </w:r>
      <w:r w:rsidR="00606F39">
        <w:t xml:space="preserve">classical features of BWS, including high birth weight (affected individuals may have normal or even low birth weight) and tumour predisposition (such that tumour surveillance is not recommended in current consensus guidelines).  </w:t>
      </w:r>
      <w:r w:rsidR="00CD0E27" w:rsidRPr="002008C4">
        <w:rPr>
          <w:i/>
          <w:iCs/>
        </w:rPr>
        <w:t>CDKN1C</w:t>
      </w:r>
      <w:r w:rsidR="00CD0E27" w:rsidRPr="00606F39">
        <w:t xml:space="preserve"> mutation is associated with heritable BWS, with maternal transmission and variable </w:t>
      </w:r>
      <w:r w:rsidR="00CD0E27">
        <w:t>expressivity, but not with asymmetry</w:t>
      </w:r>
      <w:r w:rsidR="00290286">
        <w:t xml:space="preserve"> </w:t>
      </w:r>
      <w:r w:rsidR="00290286">
        <w:fldChar w:fldCharType="begin">
          <w:fldData xml:space="preserve">PEVuZE5vdGU+PENpdGU+PEF1dGhvcj5CcmlvdWRlPC9BdXRob3I+PFllYXI+MjAxNTwvWWVhcj48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</w:fldData>
        </w:fldChar>
      </w:r>
      <w:r w:rsidR="007E0C77">
        <w:instrText xml:space="preserve"> ADDIN EN.CITE </w:instrText>
      </w:r>
      <w:r w:rsidR="007E0C77">
        <w:fldChar w:fldCharType="begin">
          <w:fldData xml:space="preserve">PEVuZE5vdGU+PENpdGU+PEF1dGhvcj5CcmlvdWRlPC9BdXRob3I+PFllYXI+MjAxNTwvWWVhcj48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</w:fldData>
        </w:fldChar>
      </w:r>
      <w:r w:rsidR="007E0C77">
        <w:instrText xml:space="preserve"> ADDIN EN.CITE.DATA </w:instrText>
      </w:r>
      <w:r w:rsidR="007E0C77">
        <w:fldChar w:fldCharType="end"/>
      </w:r>
      <w:r w:rsidR="00290286">
        <w:fldChar w:fldCharType="separate"/>
      </w:r>
      <w:r w:rsidR="007E0C77">
        <w:rPr>
          <w:noProof/>
        </w:rPr>
        <w:t>[13 56]</w:t>
      </w:r>
      <w:r w:rsidR="00290286">
        <w:fldChar w:fldCharType="end"/>
      </w:r>
      <w:r w:rsidR="00CD0E27">
        <w:t xml:space="preserve">.  </w:t>
      </w:r>
    </w:p>
    <w:p w14:paraId="68C80441" w14:textId="38906337" w:rsidR="00CD0E27" w:rsidRDefault="00290286" w:rsidP="003D5056">
      <w:pPr>
        <w:spacing w:afterLines="60" w:after="144" w:line="480" w:lineRule="auto"/>
      </w:pPr>
      <w:r>
        <w:t>Approximately 20</w:t>
      </w:r>
      <w:r w:rsidR="00CD0E27">
        <w:t xml:space="preserve">% of people with clear clinical features of BWS have no detectable molecular abnormality.  Because of the risk that such individuals have a molecular abnormality not accessible to genetic testing, </w:t>
      </w:r>
      <w:r w:rsidR="009B3C02">
        <w:t>they</w:t>
      </w:r>
      <w:r w:rsidR="00CD0E27">
        <w:t xml:space="preserve"> are managed </w:t>
      </w:r>
      <w:r w:rsidR="006C38F9">
        <w:t>as if at high risk of neoplasia</w:t>
      </w:r>
      <w:r w:rsidR="00CD0E27">
        <w:t>.</w:t>
      </w:r>
    </w:p>
    <w:p w14:paraId="5C581F28" w14:textId="727ACC20" w:rsidR="00CD0E27" w:rsidRDefault="00CD0E27" w:rsidP="003D5056">
      <w:pPr>
        <w:spacing w:afterLines="60" w:after="144" w:line="480" w:lineRule="auto"/>
      </w:pPr>
      <w:r>
        <w:t xml:space="preserve">BWS can be molecularly diagnosed in individuals with almost no </w:t>
      </w:r>
      <w:r w:rsidR="00606F39">
        <w:t xml:space="preserve">classical </w:t>
      </w:r>
      <w:r>
        <w:t>clinical features of the syndrome</w:t>
      </w:r>
      <w:r w:rsidR="00606F39">
        <w:t xml:space="preserve">; it </w:t>
      </w:r>
      <w:r>
        <w:t xml:space="preserve">has been re-designated Beckwith-Wiedemann Spectrum (BWSp) </w:t>
      </w:r>
      <w:r w:rsidR="006C38F9">
        <w:t xml:space="preserve">to </w:t>
      </w:r>
      <w:r>
        <w:t xml:space="preserve">reflect </w:t>
      </w:r>
      <w:r w:rsidR="00606F39">
        <w:t>this</w:t>
      </w:r>
      <w:r w:rsidR="007D6A2B">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 </w:instrText>
      </w:r>
      <w:r w:rsidR="007E0C77">
        <w:fldChar w:fldCharType="begin">
          <w:fldData xml:space="preserve">PEVuZE5vdGU+PENpdGU+PEF1dGhvcj5CcmlvdWRlPC9BdXRob3I+PFllYXI+MjAxODwvWWVhcj48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</w:fldData>
        </w:fldChar>
      </w:r>
      <w:r w:rsidR="007E0C77">
        <w:instrText xml:space="preserve"> ADDIN EN.CITE.DATA </w:instrText>
      </w:r>
      <w:r w:rsidR="007E0C77">
        <w:fldChar w:fldCharType="end"/>
      </w:r>
      <w:r w:rsidR="007D6A2B">
        <w:fldChar w:fldCharType="separate"/>
      </w:r>
      <w:r w:rsidR="007E0C77">
        <w:rPr>
          <w:noProof/>
        </w:rPr>
        <w:t>[1]</w:t>
      </w:r>
      <w:r w:rsidR="007D6A2B">
        <w:fldChar w:fldCharType="end"/>
      </w:r>
      <w:r>
        <w:t xml:space="preserve">.  At the ‘clinical’ end of the spectrum are individuals with phenotypic features of BWS but no positive molecular diagnosis; </w:t>
      </w:r>
      <w:r w:rsidR="006C38F9">
        <w:t>a</w:t>
      </w:r>
      <w:r>
        <w:t>t the ‘</w:t>
      </w:r>
      <w:r w:rsidR="00947D24">
        <w:t xml:space="preserve">atypical’ </w:t>
      </w:r>
      <w:r>
        <w:t xml:space="preserve">end are those with fewer clinical features </w:t>
      </w:r>
      <w:r w:rsidR="00947D24">
        <w:t xml:space="preserve">– such as isolated lateral overgrowth, or an embryonal tumour – </w:t>
      </w:r>
      <w:r>
        <w:t xml:space="preserve">but a confirmed molecular diagnosis that guides their management.  </w:t>
      </w:r>
    </w:p>
    <w:p w14:paraId="6B1E6284" w14:textId="2425E2AC" w:rsidR="00CD0E27" w:rsidRDefault="009A30D5" w:rsidP="003D5056">
      <w:pPr>
        <w:pStyle w:val="Heading3"/>
        <w:spacing w:line="480" w:lineRule="auto"/>
      </w:pPr>
      <w:r>
        <w:t xml:space="preserve">3.2 </w:t>
      </w:r>
      <w:r w:rsidR="00CD0E27">
        <w:t>SRS</w:t>
      </w:r>
    </w:p>
    <w:p w14:paraId="0A79A0AE" w14:textId="5998B74E" w:rsidR="002B4A00" w:rsidRDefault="002B4A00" w:rsidP="003D5056">
      <w:pPr>
        <w:spacing w:afterLines="60" w:after="144" w:line="480" w:lineRule="auto"/>
      </w:pPr>
      <w:r>
        <w:t xml:space="preserve">The growth of children is affected by </w:t>
      </w:r>
      <w:r w:rsidRPr="00DF5B40">
        <w:t>a very wide range of mendelian, polygenic, medical or social factors</w:t>
      </w:r>
      <w:r>
        <w:t xml:space="preserve">, and it is reasonable to imagine that a genetic or environmental insult would be more likely to restrict growth than enhance it.  The majority of babies born small for gestational age subsequently catch up in childhood.  Only some, including those with SRS, </w:t>
      </w:r>
      <w:r w:rsidR="00AD5D5E">
        <w:t>do</w:t>
      </w:r>
      <w:r>
        <w:t xml:space="preserve"> not catch up</w:t>
      </w:r>
      <w:r w:rsidR="00AD5D5E">
        <w:t>,</w:t>
      </w:r>
      <w:r>
        <w:t xml:space="preserve"> </w:t>
      </w:r>
      <w:r w:rsidR="00AD5D5E">
        <w:t xml:space="preserve">and require </w:t>
      </w:r>
      <w:r>
        <w:t>clinical intervention.  A diagnosis of SRS differentiates this patient group from other growth-restricted individuals who may or may not need intervention</w:t>
      </w:r>
      <w:r w:rsidR="007D6A2B">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DATA </w:instrText>
      </w:r>
      <w:r w:rsidR="007E0C77">
        <w:fldChar w:fldCharType="end"/>
      </w:r>
      <w:r w:rsidR="007D6A2B">
        <w:fldChar w:fldCharType="separate"/>
      </w:r>
      <w:r w:rsidR="007E0C77">
        <w:rPr>
          <w:noProof/>
        </w:rPr>
        <w:t>[3]</w:t>
      </w:r>
      <w:r w:rsidR="007D6A2B">
        <w:fldChar w:fldCharType="end"/>
      </w:r>
      <w:r>
        <w:t xml:space="preserve">.  </w:t>
      </w:r>
      <w:r w:rsidR="00585D5F">
        <w:t xml:space="preserve">Moreover, among people with molecularly diagnosed SRS there is an </w:t>
      </w:r>
      <w:r w:rsidR="00585D5F">
        <w:lastRenderedPageBreak/>
        <w:t xml:space="preserve">increased prevalence of </w:t>
      </w:r>
      <w:r>
        <w:t>noncommunicable conditions such as hypertension or type 2 diabetes in adulthood</w:t>
      </w:r>
      <w:r w:rsidR="007D6A2B">
        <w:fldChar w:fldCharType="begin">
          <w:fldData xml:space="preserve">PEVuZE5vdGU+PENpdGU+PEF1dGhvcj5Mb2t1bG8tU29kaXBlPC9BdXRob3I+PFllYXI+MjAyMDwv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</w:fldData>
        </w:fldChar>
      </w:r>
      <w:r w:rsidR="00764CB6">
        <w:instrText xml:space="preserve"> ADDIN EN.CITE </w:instrText>
      </w:r>
      <w:r w:rsidR="00764CB6">
        <w:fldChar w:fldCharType="begin">
          <w:fldData xml:space="preserve">PEVuZE5vdGU+PENpdGU+PEF1dGhvcj5Mb2t1bG8tU29kaXBlPC9BdXRob3I+PFllYXI+MjAyMDwv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</w:fldData>
        </w:fldChar>
      </w:r>
      <w:r w:rsidR="00764CB6">
        <w:instrText xml:space="preserve"> ADDIN EN.CITE.DATA </w:instrText>
      </w:r>
      <w:r w:rsidR="00764CB6">
        <w:fldChar w:fldCharType="end"/>
      </w:r>
      <w:r w:rsidR="007D6A2B">
        <w:fldChar w:fldCharType="separate"/>
      </w:r>
      <w:r w:rsidR="00764CB6">
        <w:rPr>
          <w:noProof/>
        </w:rPr>
        <w:t>[57]</w:t>
      </w:r>
      <w:r w:rsidR="007D6A2B">
        <w:fldChar w:fldCharType="end"/>
      </w:r>
      <w:r>
        <w:t xml:space="preserve">.  Because of this, clinical diagnosis of SRS </w:t>
      </w:r>
      <w:r w:rsidR="00742138">
        <w:t>triggers</w:t>
      </w:r>
      <w:r>
        <w:t xml:space="preserve"> </w:t>
      </w:r>
      <w:r w:rsidR="00742138">
        <w:t>multidisciplinary management to optimise growth and wellbeing</w:t>
      </w:r>
      <w:r>
        <w:t xml:space="preserve">, and also molecular testing to stratify </w:t>
      </w:r>
      <w:r w:rsidR="00311E52">
        <w:t xml:space="preserve">prognosis and </w:t>
      </w:r>
      <w:r>
        <w:t>management</w:t>
      </w:r>
      <w:r w:rsidR="00742138">
        <w:t xml:space="preserve">.  </w:t>
      </w:r>
    </w:p>
    <w:p w14:paraId="6A34239E" w14:textId="0334851C" w:rsidR="00CD0E27" w:rsidRDefault="00CD0E27" w:rsidP="003D5056">
      <w:pPr>
        <w:spacing w:afterLines="60" w:after="144" w:line="480" w:lineRule="auto"/>
      </w:pPr>
      <w:r w:rsidRPr="006C38F9">
        <w:t>IC1 LOM is associated w</w:t>
      </w:r>
      <w:r>
        <w:t>ith asymmetry, probably in relation to mosaicism, with severe pre- and postnatal growth restriction and characteristic facial features in infancy</w:t>
      </w:r>
      <w:r w:rsidR="007D6A2B">
        <w:fldChar w:fldCharType="begin">
          <w:fldData xml:space="preserve">PEVuZE5vdGU+PENpdGU+PEF1dGhvcj5XYWtlbGluZzwvQXV0aG9yPjxZZWFyPjIwMTA8L1llYXI+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</w:fldData>
        </w:fldChar>
      </w:r>
      <w:r w:rsidR="0011112D">
        <w:instrText xml:space="preserve"> ADDIN EN.CITE </w:instrText>
      </w:r>
      <w:r w:rsidR="0011112D">
        <w:fldChar w:fldCharType="begin">
          <w:fldData xml:space="preserve">PEVuZE5vdGU+PENpdGU+PEF1dGhvcj5XYWtlbGluZzwvQXV0aG9yPjxZZWFyPjIwMTA8L1llYXI+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</w:fldData>
        </w:fldChar>
      </w:r>
      <w:r w:rsidR="0011112D">
        <w:instrText xml:space="preserve"> ADDIN EN.CITE.DATA </w:instrText>
      </w:r>
      <w:r w:rsidR="0011112D">
        <w:fldChar w:fldCharType="end"/>
      </w:r>
      <w:r w:rsidR="007D6A2B">
        <w:fldChar w:fldCharType="separate"/>
      </w:r>
      <w:r w:rsidR="0011112D">
        <w:rPr>
          <w:noProof/>
        </w:rPr>
        <w:t>[4 31]</w:t>
      </w:r>
      <w:r w:rsidR="007D6A2B">
        <w:fldChar w:fldCharType="end"/>
      </w:r>
      <w:r>
        <w:t>.  The facial features tend to ameliorate over time, such that clinical referral thresholds for children are not suitable for adults</w:t>
      </w:r>
      <w:r w:rsidR="00183F98">
        <w:t xml:space="preserve"> </w:t>
      </w:r>
      <w:r w:rsidR="00183F98">
        <w:fldChar w:fldCharType="begin">
          <w:fldData xml:space="preserve">PEVuZE5vdGU+PENpdGU+PEF1dGhvcj5Mb2t1bG8tU29kaXBlPC9BdXRob3I+PFllYXI+MjAyMDwv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</w:fldData>
        </w:fldChar>
      </w:r>
      <w:r w:rsidR="00764CB6">
        <w:instrText xml:space="preserve"> ADDIN EN.CITE </w:instrText>
      </w:r>
      <w:r w:rsidR="00764CB6">
        <w:fldChar w:fldCharType="begin">
          <w:fldData xml:space="preserve">PEVuZE5vdGU+PENpdGU+PEF1dGhvcj5Mb2t1bG8tU29kaXBlPC9BdXRob3I+PFllYXI+MjAyMDwv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</w:fldData>
        </w:fldChar>
      </w:r>
      <w:r w:rsidR="00764CB6">
        <w:instrText xml:space="preserve"> ADDIN EN.CITE.DATA </w:instrText>
      </w:r>
      <w:r w:rsidR="00764CB6">
        <w:fldChar w:fldCharType="end"/>
      </w:r>
      <w:r w:rsidR="00183F98">
        <w:fldChar w:fldCharType="separate"/>
      </w:r>
      <w:r w:rsidR="00764CB6">
        <w:rPr>
          <w:noProof/>
        </w:rPr>
        <w:t>[57]</w:t>
      </w:r>
      <w:r w:rsidR="00183F98">
        <w:fldChar w:fldCharType="end"/>
      </w:r>
      <w:r>
        <w:t xml:space="preserve">.  </w:t>
      </w:r>
      <w:r w:rsidR="002008C4">
        <w:t>upd</w:t>
      </w:r>
      <w:r w:rsidR="002008C4" w:rsidRPr="006C38F9">
        <w:t xml:space="preserve">7mat </w:t>
      </w:r>
      <w:r w:rsidRPr="006C38F9">
        <w:t>is associat</w:t>
      </w:r>
      <w:r>
        <w:t>ed with less severe growth restriction than chr11 anomalies</w:t>
      </w:r>
      <w:r w:rsidR="00316E1D">
        <w:t xml:space="preserve"> at birth</w:t>
      </w:r>
      <w:r>
        <w:t>, but with some neurological features</w:t>
      </w:r>
      <w:r w:rsidR="00316E1D">
        <w:t xml:space="preserve"> including an increased risk of developmental delay</w:t>
      </w:r>
      <w:r>
        <w:t xml:space="preserve"> due to additional imprinted genes on chr7</w:t>
      </w:r>
      <w:r w:rsidR="007D6A2B">
        <w:fldChar w:fldCharType="begin">
          <w:fldData xml:space="preserve">PEVuZE5vdGU+PENpdGU+PEF1dGhvcj5XYWtlbGluZzwvQXV0aG9yPjxZZWFyPjIwMTA8L1llYXI+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</w:fldData>
        </w:fldChar>
      </w:r>
      <w:r w:rsidR="0011112D">
        <w:instrText xml:space="preserve"> ADDIN EN.CITE </w:instrText>
      </w:r>
      <w:r w:rsidR="0011112D">
        <w:fldChar w:fldCharType="begin">
          <w:fldData xml:space="preserve">PEVuZE5vdGU+PENpdGU+PEF1dGhvcj5XYWtlbGluZzwvQXV0aG9yPjxZZWFyPjIwMTA8L1llYXI+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</w:fldData>
        </w:fldChar>
      </w:r>
      <w:r w:rsidR="0011112D">
        <w:instrText xml:space="preserve"> ADDIN EN.CITE.DATA </w:instrText>
      </w:r>
      <w:r w:rsidR="0011112D">
        <w:fldChar w:fldCharType="end"/>
      </w:r>
      <w:r w:rsidR="007D6A2B">
        <w:fldChar w:fldCharType="separate"/>
      </w:r>
      <w:r w:rsidR="0011112D">
        <w:rPr>
          <w:noProof/>
        </w:rPr>
        <w:t>[31]</w:t>
      </w:r>
      <w:r w:rsidR="007D6A2B">
        <w:fldChar w:fldCharType="end"/>
      </w:r>
      <w:r>
        <w:t xml:space="preserve">.  </w:t>
      </w:r>
    </w:p>
    <w:p w14:paraId="6D47438E" w14:textId="1FD3E3D8" w:rsidR="00CD0E27" w:rsidRDefault="00CD0E27" w:rsidP="003D5056">
      <w:pPr>
        <w:spacing w:afterLines="60" w:after="144" w:line="480" w:lineRule="auto"/>
      </w:pPr>
      <w:r w:rsidRPr="006C38F9">
        <w:t>Temple syndrom</w:t>
      </w:r>
      <w:r w:rsidRPr="00E4479A">
        <w:t xml:space="preserve">e has </w:t>
      </w:r>
      <w:r w:rsidR="00B45733" w:rsidRPr="00E4479A">
        <w:t xml:space="preserve">considerable </w:t>
      </w:r>
      <w:r w:rsidRPr="00E4479A">
        <w:t>clinical overlap with SRS in early childhood, such that a small percentage of children referred for SRS testing are diagnosed with TS</w:t>
      </w:r>
      <w:r w:rsidR="00CB1E41" w:rsidRPr="00E4479A">
        <w:t>14</w:t>
      </w:r>
      <w:r w:rsidR="00C62F76" w:rsidRPr="00E4479A">
        <w:t>; h</w:t>
      </w:r>
      <w:r w:rsidRPr="00E4479A">
        <w:t>owever, newborns with TS</w:t>
      </w:r>
      <w:r w:rsidR="00767BDD">
        <w:t>14</w:t>
      </w:r>
      <w:r w:rsidRPr="00E4479A">
        <w:t xml:space="preserve"> have less severe growth restriction but greater likelihood of hypotonia</w:t>
      </w:r>
      <w:r w:rsidR="00C62F76" w:rsidRPr="00E4479A">
        <w:fldChar w:fldCharType="begin">
          <w:fldData xml:space="preserve">PEVuZE5vdGU+PENpdGU+PEF1dGhvcj5LYWdhbWk8L0F1dGhvcj48WWVhcj4yMDE1PC9ZZWFyPjxS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</w:fldData>
        </w:fldChar>
      </w:r>
      <w:r w:rsidR="0011112D">
        <w:instrText xml:space="preserve"> ADDIN EN.CITE </w:instrText>
      </w:r>
      <w:r w:rsidR="0011112D">
        <w:fldChar w:fldCharType="begin">
          <w:fldData xml:space="preserve">PEVuZE5vdGU+PENpdGU+PEF1dGhvcj5LYWdhbWk8L0F1dGhvcj48WWVhcj4yMDE1PC9ZZWFyPjxS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</w:fldData>
        </w:fldChar>
      </w:r>
      <w:r w:rsidR="0011112D">
        <w:instrText xml:space="preserve"> ADDIN EN.CITE.DATA </w:instrText>
      </w:r>
      <w:r w:rsidR="0011112D">
        <w:fldChar w:fldCharType="end"/>
      </w:r>
      <w:r w:rsidR="00C62F76" w:rsidRPr="00E4479A">
        <w:fldChar w:fldCharType="separate"/>
      </w:r>
      <w:r w:rsidR="0011112D">
        <w:rPr>
          <w:noProof/>
        </w:rPr>
        <w:t>[32 58]</w:t>
      </w:r>
      <w:r w:rsidR="00C62F76" w:rsidRPr="00E4479A">
        <w:fldChar w:fldCharType="end"/>
      </w:r>
      <w:r w:rsidRPr="00E4479A">
        <w:t xml:space="preserve">.  </w:t>
      </w:r>
      <w:r w:rsidR="00B45733" w:rsidRPr="00E4479A">
        <w:t xml:space="preserve">Feeding difficulties early on can be less of a presenting feature. </w:t>
      </w:r>
      <w:r w:rsidRPr="00E4479A">
        <w:t xml:space="preserve">In </w:t>
      </w:r>
      <w:r w:rsidR="00B45733" w:rsidRPr="00E4479A">
        <w:t>mid-</w:t>
      </w:r>
      <w:r w:rsidRPr="00E4479A">
        <w:t xml:space="preserve">childhood they have a greater risk of </w:t>
      </w:r>
      <w:r w:rsidR="00B45733" w:rsidRPr="00E4479A">
        <w:t xml:space="preserve">premature </w:t>
      </w:r>
      <w:r w:rsidRPr="00E4479A">
        <w:t xml:space="preserve">puberty and truncal obesity; </w:t>
      </w:r>
      <w:r w:rsidR="00B45733" w:rsidRPr="00E4479A">
        <w:t xml:space="preserve">some of </w:t>
      </w:r>
      <w:r w:rsidRPr="00E4479A">
        <w:t xml:space="preserve">these features </w:t>
      </w:r>
      <w:r w:rsidR="00B45733" w:rsidRPr="00E4479A">
        <w:t xml:space="preserve">also </w:t>
      </w:r>
      <w:r w:rsidRPr="00E4479A">
        <w:t>overlap with Prader-Willi syndrome</w:t>
      </w:r>
      <w:r w:rsidR="00C62F76" w:rsidRPr="00E4479A">
        <w:fldChar w:fldCharType="begin">
          <w:fldData xml:space="preserve">PEVuZE5vdGU+PENpdGU+PEF1dGhvcj5MYW5kZTwvQXV0aG9yPjxZZWFyPjIwMTg8L1llYXI+PFJl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</w:fldData>
        </w:fldChar>
      </w:r>
      <w:r w:rsidR="00764CB6" w:rsidRPr="00E4479A">
        <w:instrText xml:space="preserve"> ADDIN EN.CITE </w:instrText>
      </w:r>
      <w:r w:rsidR="00764CB6" w:rsidRPr="00E4479A">
        <w:fldChar w:fldCharType="begin">
          <w:fldData xml:space="preserve">PEVuZE5vdGU+PENpdGU+PEF1dGhvcj5MYW5kZTwvQXV0aG9yPjxZZWFyPjIwMTg8L1llYXI+PFJl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</w:fldData>
        </w:fldChar>
      </w:r>
      <w:r w:rsidR="00764CB6" w:rsidRPr="00E4479A">
        <w:instrText xml:space="preserve"> ADDIN EN.CITE.DATA </w:instrText>
      </w:r>
      <w:r w:rsidR="00764CB6" w:rsidRPr="00E4479A">
        <w:fldChar w:fldCharType="end"/>
      </w:r>
      <w:r w:rsidR="00C62F76" w:rsidRPr="00E4479A">
        <w:fldChar w:fldCharType="separate"/>
      </w:r>
      <w:r w:rsidR="00764CB6" w:rsidRPr="00E4479A">
        <w:rPr>
          <w:noProof/>
        </w:rPr>
        <w:t>[59]</w:t>
      </w:r>
      <w:r w:rsidR="00C62F76" w:rsidRPr="00E4479A">
        <w:fldChar w:fldCharType="end"/>
      </w:r>
      <w:r w:rsidRPr="00E4479A">
        <w:t xml:space="preserve">.  In practice, the age of presentation may influence the clinical features </w:t>
      </w:r>
      <w:r w:rsidR="00C90AA5" w:rsidRPr="00E4479A">
        <w:t xml:space="preserve">to the point where the </w:t>
      </w:r>
      <w:r w:rsidRPr="00E4479A">
        <w:t xml:space="preserve">referring clinician may </w:t>
      </w:r>
      <w:r w:rsidR="00C90AA5" w:rsidRPr="00E4479A">
        <w:t>suspect SRS</w:t>
      </w:r>
      <w:r w:rsidR="00B45733" w:rsidRPr="00E4479A">
        <w:t xml:space="preserve"> (or </w:t>
      </w:r>
      <w:r w:rsidR="00E4479A" w:rsidRPr="00E4479A">
        <w:t>PW</w:t>
      </w:r>
      <w:r w:rsidR="00B45733" w:rsidRPr="00E4479A">
        <w:t>S)</w:t>
      </w:r>
      <w:r w:rsidR="00C90AA5" w:rsidRPr="00E4479A">
        <w:t xml:space="preserve"> rather than TS</w:t>
      </w:r>
      <w:r w:rsidR="00767BDD">
        <w:t>14</w:t>
      </w:r>
      <w:r w:rsidR="00B45733" w:rsidRPr="00E4479A">
        <w:t>, which is less well recognised</w:t>
      </w:r>
      <w:r w:rsidRPr="00E4479A">
        <w:t>.</w:t>
      </w:r>
      <w:r w:rsidR="00CB1CB3">
        <w:t xml:space="preserve">  </w:t>
      </w:r>
    </w:p>
    <w:p w14:paraId="61F792A6" w14:textId="42D770E4" w:rsidR="00CD0E27" w:rsidRDefault="00CD0E27" w:rsidP="003D5056">
      <w:pPr>
        <w:spacing w:afterLines="60" w:after="144" w:line="480" w:lineRule="auto"/>
      </w:pPr>
      <w:r>
        <w:t>DNA methylation disturbances have been identified in a wider range of imprinted loci, including chr 6, 15, 16 and 20</w:t>
      </w:r>
      <w:r w:rsidR="00C62F76">
        <w:t>;</w:t>
      </w:r>
      <w:r>
        <w:t xml:space="preserve"> </w:t>
      </w:r>
      <w:r w:rsidR="00C62F76">
        <w:t>t</w:t>
      </w:r>
      <w:r>
        <w:t>hese loci are associated with a range of imprinting disorders with partially overlapping clinical histories</w:t>
      </w:r>
      <w:r w:rsidR="00C62F76">
        <w:fldChar w:fldCharType="begin">
          <w:fldData xml:space="preserve">PEVuZE5vdGU+PENpdGU+PEF1dGhvcj5Qb29sZTwvQXV0aG9yPjxZZWFyPjIwMTM8L1llYXI+PFJl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</w:fldData>
        </w:fldChar>
      </w:r>
      <w:r w:rsidR="0011112D">
        <w:instrText xml:space="preserve"> ADDIN EN.CITE </w:instrText>
      </w:r>
      <w:r w:rsidR="0011112D">
        <w:fldChar w:fldCharType="begin">
          <w:fldData xml:space="preserve">PEVuZE5vdGU+PENpdGU+PEF1dGhvcj5Qb29sZTwvQXV0aG9yPjxZZWFyPjIwMTM8L1llYXI+PFJl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</w:fldData>
        </w:fldChar>
      </w:r>
      <w:r w:rsidR="0011112D">
        <w:instrText xml:space="preserve"> ADDIN EN.CITE.DATA </w:instrText>
      </w:r>
      <w:r w:rsidR="0011112D">
        <w:fldChar w:fldCharType="end"/>
      </w:r>
      <w:r w:rsidR="00C62F76">
        <w:fldChar w:fldCharType="separate"/>
      </w:r>
      <w:r w:rsidR="0011112D">
        <w:rPr>
          <w:noProof/>
        </w:rPr>
        <w:t>[35 37 38 60]</w:t>
      </w:r>
      <w:r w:rsidR="00C62F76">
        <w:fldChar w:fldCharType="end"/>
      </w:r>
      <w:r>
        <w:t xml:space="preserve">.  </w:t>
      </w:r>
    </w:p>
    <w:p w14:paraId="71C1D214" w14:textId="11F58486" w:rsidR="00CD0E27" w:rsidRDefault="00CD0E27" w:rsidP="003D5056">
      <w:pPr>
        <w:spacing w:afterLines="60" w:after="144" w:line="480" w:lineRule="auto"/>
      </w:pPr>
      <w:r>
        <w:t xml:space="preserve">Genomic analyses of children with SRS features have now implicated numerous genes, but all in very rare cases.  </w:t>
      </w:r>
      <w:r w:rsidR="00283685" w:rsidRPr="00461622">
        <w:rPr>
          <w:i/>
          <w:iCs/>
        </w:rPr>
        <w:t>IGF2</w:t>
      </w:r>
      <w:r w:rsidR="00283685">
        <w:t xml:space="preserve"> inactivating mutations and dominant-negative mutations of </w:t>
      </w:r>
      <w:r w:rsidR="00283685" w:rsidRPr="00461622">
        <w:rPr>
          <w:i/>
          <w:iCs/>
        </w:rPr>
        <w:lastRenderedPageBreak/>
        <w:t>CDKN1C</w:t>
      </w:r>
      <w:r w:rsidR="00283685">
        <w:t xml:space="preserve"> are heritable but modified by parent of origin</w:t>
      </w:r>
      <w:r w:rsidR="00894186">
        <w:fldChar w:fldCharType="begin">
          <w:fldData xml:space="preserve">PEVuZE5vdGU+PENpdGU+PEF1dGhvcj5CZWdlbWFubjwvQXV0aG9yPjxZZWFyPjIwMTU8L1llYXI+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</w:fldData>
        </w:fldChar>
      </w:r>
      <w:r w:rsidR="0011112D">
        <w:instrText xml:space="preserve"> ADDIN EN.CITE </w:instrText>
      </w:r>
      <w:r w:rsidR="0011112D">
        <w:fldChar w:fldCharType="begin">
          <w:fldData xml:space="preserve">PEVuZE5vdGU+PENpdGU+PEF1dGhvcj5CZWdlbWFubjwvQXV0aG9yPjxZZWFyPjIwMTU8L1llYXI+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</w:fldData>
        </w:fldChar>
      </w:r>
      <w:r w:rsidR="0011112D">
        <w:instrText xml:space="preserve"> ADDIN EN.CITE.DATA </w:instrText>
      </w:r>
      <w:r w:rsidR="0011112D">
        <w:fldChar w:fldCharType="end"/>
      </w:r>
      <w:r w:rsidR="00894186">
        <w:fldChar w:fldCharType="separate"/>
      </w:r>
      <w:r w:rsidR="0011112D">
        <w:rPr>
          <w:noProof/>
        </w:rPr>
        <w:t>[9 40 41]</w:t>
      </w:r>
      <w:r w:rsidR="00894186">
        <w:fldChar w:fldCharType="end"/>
      </w:r>
      <w:r w:rsidR="00283685">
        <w:t xml:space="preserve">.  </w:t>
      </w:r>
      <w:r w:rsidR="00283685" w:rsidRPr="00461622">
        <w:rPr>
          <w:i/>
          <w:iCs/>
        </w:rPr>
        <w:t>PLAG1</w:t>
      </w:r>
      <w:r w:rsidR="00283685">
        <w:t xml:space="preserve"> and </w:t>
      </w:r>
      <w:r w:rsidR="00283685" w:rsidRPr="00461622">
        <w:rPr>
          <w:i/>
          <w:iCs/>
        </w:rPr>
        <w:t>HMGA2</w:t>
      </w:r>
      <w:r w:rsidR="00283685">
        <w:t xml:space="preserve"> lie on the IGF2 pathway and show CNV and SNV in rare cases</w:t>
      </w:r>
      <w:r w:rsidR="00894186">
        <w:fldChar w:fldCharType="begin">
          <w:fldData xml:space="preserve">PEVuZE5vdGU+PENpdGU+PEF1dGhvcj5BYmkgSGFiaWI8L0F1dGhvcj48WWVhcj4yMDE4PC9ZZWFy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</w:fldData>
        </w:fldChar>
      </w:r>
      <w:r w:rsidR="0011112D">
        <w:instrText xml:space="preserve"> ADDIN EN.CITE </w:instrText>
      </w:r>
      <w:r w:rsidR="0011112D">
        <w:fldChar w:fldCharType="begin">
          <w:fldData xml:space="preserve">PEVuZE5vdGU+PENpdGU+PEF1dGhvcj5BYmkgSGFiaWI8L0F1dGhvcj48WWVhcj4yMDE4PC9ZZWFy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</w:fldData>
        </w:fldChar>
      </w:r>
      <w:r w:rsidR="0011112D">
        <w:instrText xml:space="preserve"> ADDIN EN.CITE.DATA </w:instrText>
      </w:r>
      <w:r w:rsidR="0011112D">
        <w:fldChar w:fldCharType="end"/>
      </w:r>
      <w:r w:rsidR="00894186">
        <w:fldChar w:fldCharType="separate"/>
      </w:r>
      <w:r w:rsidR="0011112D">
        <w:rPr>
          <w:noProof/>
        </w:rPr>
        <w:t>[42]</w:t>
      </w:r>
      <w:r w:rsidR="00894186">
        <w:fldChar w:fldCharType="end"/>
      </w:r>
      <w:r w:rsidR="00283685">
        <w:t>.</w:t>
      </w:r>
      <w:r w:rsidR="002F068E">
        <w:t xml:space="preserve">  </w:t>
      </w:r>
      <w:r w:rsidR="001D3C3D">
        <w:t xml:space="preserve">The key growth phenotypes of SRS – prenatal and postnatal growth restriction – are </w:t>
      </w:r>
      <w:r w:rsidR="00220CBA">
        <w:t>also associated with n</w:t>
      </w:r>
      <w:r w:rsidR="002F068E">
        <w:t>umerous differential diagnoses of SRS</w:t>
      </w:r>
      <w:r w:rsidR="00220CBA">
        <w:t>,</w:t>
      </w:r>
      <w:r w:rsidR="002F068E">
        <w:t xml:space="preserve"> accompanied by different clinical</w:t>
      </w:r>
      <w:r>
        <w:t xml:space="preserve"> features such as intellectual disability, relative microcephaly, </w:t>
      </w:r>
      <w:r w:rsidR="002F068E">
        <w:t xml:space="preserve">dysmorphisms, </w:t>
      </w:r>
      <w:r>
        <w:t xml:space="preserve">skeletal dysplasia, or, in the case of </w:t>
      </w:r>
      <w:r w:rsidR="006C38F9">
        <w:t>chromosome</w:t>
      </w:r>
      <w:r>
        <w:t xml:space="preserve"> breakage syndromes, tumour susceptibility</w:t>
      </w:r>
      <w:r w:rsidR="002F068E">
        <w:t xml:space="preserve"> </w:t>
      </w:r>
      <w:r w:rsidR="002F068E">
        <w:fldChar w:fldCharType="begin">
          <w:fldData xml:space="preserve">PEVuZE5vdGU+PENpdGU+PEF1dGhvcj5XYWtlbGluZzwvQXV0aG9yPjxZZWFyPjIwMTc8L1llYXI+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</w:fldData>
        </w:fldChar>
      </w:r>
      <w:r w:rsidR="0011112D">
        <w:instrText xml:space="preserve"> ADDIN EN.CITE </w:instrText>
      </w:r>
      <w:r w:rsidR="0011112D">
        <w:fldChar w:fldCharType="begin">
          <w:fldData xml:space="preserve">PEVuZE5vdGU+PENpdGU+PEF1dGhvcj5XYWtlbGluZzwvQXV0aG9yPjxZZWFyPjIwMTc8L1llYXI+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</w:fldData>
        </w:fldChar>
      </w:r>
      <w:r w:rsidR="0011112D">
        <w:instrText xml:space="preserve"> ADDIN EN.CITE.DATA </w:instrText>
      </w:r>
      <w:r w:rsidR="0011112D">
        <w:fldChar w:fldCharType="end"/>
      </w:r>
      <w:r w:rsidR="002F068E">
        <w:fldChar w:fldCharType="separate"/>
      </w:r>
      <w:r w:rsidR="0011112D">
        <w:rPr>
          <w:noProof/>
        </w:rPr>
        <w:t>[3 43-45]</w:t>
      </w:r>
      <w:r w:rsidR="002F068E">
        <w:fldChar w:fldCharType="end"/>
      </w:r>
      <w:r>
        <w:t xml:space="preserve">  Genomic diagnosis in these cases </w:t>
      </w:r>
      <w:r w:rsidR="002F068E">
        <w:t xml:space="preserve">is beneficial for genetic counselling of recurrence risk, and </w:t>
      </w:r>
      <w:r>
        <w:t>may be essential for stratified treatment, such as the contraindication for Growth Hormone in chromosome breakage syndromes</w:t>
      </w:r>
      <w:r w:rsidR="00183F98">
        <w:t xml:space="preserve"> </w:t>
      </w:r>
      <w:r w:rsidR="00183F98">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zXTwvRGlzcGxheVRleHQ+PHJlY29y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</w:fldData>
        </w:fldChar>
      </w:r>
      <w:r w:rsidR="007E0C77">
        <w:instrText xml:space="preserve"> ADDIN EN.CITE.DATA </w:instrText>
      </w:r>
      <w:r w:rsidR="007E0C77">
        <w:fldChar w:fldCharType="end"/>
      </w:r>
      <w:r w:rsidR="00183F98">
        <w:fldChar w:fldCharType="separate"/>
      </w:r>
      <w:r w:rsidR="007E0C77">
        <w:rPr>
          <w:noProof/>
        </w:rPr>
        <w:t>[3]</w:t>
      </w:r>
      <w:r w:rsidR="00183F98">
        <w:fldChar w:fldCharType="end"/>
      </w:r>
      <w:r>
        <w:t xml:space="preserve">.  </w:t>
      </w:r>
    </w:p>
    <w:p w14:paraId="0F558EC4" w14:textId="00AC1259" w:rsidR="00483E5F" w:rsidRDefault="009A30D5" w:rsidP="003D5056">
      <w:pPr>
        <w:pStyle w:val="Heading2"/>
        <w:spacing w:line="480" w:lineRule="auto"/>
      </w:pPr>
      <w:bookmarkStart w:id="3" w:name="_Toc93340443"/>
      <w:r>
        <w:t xml:space="preserve">4. </w:t>
      </w:r>
      <w:r w:rsidR="00CD0E27">
        <w:t>What are the current challenges for diagnosis?</w:t>
      </w:r>
      <w:bookmarkEnd w:id="3"/>
    </w:p>
    <w:p w14:paraId="1C91405E" w14:textId="1250FD0F" w:rsidR="00197BE8" w:rsidRDefault="00197BE8" w:rsidP="003D5056">
      <w:pPr>
        <w:spacing w:afterLines="60" w:after="144" w:line="480" w:lineRule="auto"/>
      </w:pPr>
      <w:r>
        <w:t xml:space="preserve">The main challenges are setting a reasonable clinical threshold for testing when the symptoms of both conditions are often non-specific and involve determining when growth (a continuous variable) is abnormal enough to initiate testing. When this is coupled to the range of genetic testing that is required to comprehensively make and/or exclude a diagnosis, it is not easy to formulate clear rules. </w:t>
      </w:r>
    </w:p>
    <w:p w14:paraId="0C9A86ED" w14:textId="1400545A" w:rsidR="00137EE9" w:rsidRDefault="00137EE9" w:rsidP="003D5056">
      <w:pPr>
        <w:spacing w:afterLines="60" w:after="144" w:line="480" w:lineRule="auto"/>
      </w:pPr>
      <w:r>
        <w:t xml:space="preserve">Since the majority of </w:t>
      </w:r>
      <w:r w:rsidR="007E4CA4">
        <w:t>SRS and BWS cases</w:t>
      </w:r>
      <w:r>
        <w:t xml:space="preserve"> involve chr11p15, </w:t>
      </w:r>
      <w:r w:rsidR="00306336">
        <w:t xml:space="preserve">first-line </w:t>
      </w:r>
      <w:r>
        <w:t>diagnos</w:t>
      </w:r>
      <w:r w:rsidR="007E4CA4">
        <w:t>is</w:t>
      </w:r>
      <w:r>
        <w:t xml:space="preserve"> </w:t>
      </w:r>
      <w:r w:rsidR="007E4CA4">
        <w:t>of</w:t>
      </w:r>
      <w:r w:rsidR="00306336">
        <w:t xml:space="preserve"> both </w:t>
      </w:r>
      <w:r>
        <w:t xml:space="preserve">requires gene dosage and DNA methylation analysis </w:t>
      </w:r>
      <w:r w:rsidR="0014095A">
        <w:t xml:space="preserve">in parallel </w:t>
      </w:r>
      <w:r>
        <w:t xml:space="preserve">of </w:t>
      </w:r>
      <w:r w:rsidR="00306336">
        <w:t>IC1 and</w:t>
      </w:r>
      <w:r w:rsidR="0014095A">
        <w:t xml:space="preserve"> </w:t>
      </w:r>
      <w:r w:rsidR="00306336">
        <w:t>IC2</w:t>
      </w:r>
      <w:r>
        <w:t xml:space="preserve">.  Many laboratories worldwide do this using methylation-specific MLPA of blood-derived DNA, a robust and economical commercial test which in principle can diagnose almost all aetiologies of BWS, and most SRS cases involving chr11.  </w:t>
      </w:r>
      <w:r w:rsidR="0014095A">
        <w:t>Further</w:t>
      </w:r>
      <w:r>
        <w:t xml:space="preserve"> molecular testing </w:t>
      </w:r>
      <w:r w:rsidR="0014095A">
        <w:t xml:space="preserve">may be </w:t>
      </w:r>
      <w:r w:rsidR="007E4CA4">
        <w:t>required</w:t>
      </w:r>
      <w:r w:rsidR="0014095A">
        <w:t xml:space="preserve"> </w:t>
      </w:r>
      <w:r>
        <w:t>if first-line testing is negative, or to definitively identify the molecular change in some cases when first-line testing is positive</w:t>
      </w:r>
      <w:r w:rsidR="001B34F6">
        <w:fldChar w:fldCharType="begin"/>
      </w:r>
      <w:r w:rsidR="00764CB6">
        <w:instrText xml:space="preserve"> ADDIN EN.CITE &lt;EndNote&gt;&lt;Cite&gt;&lt;Author&gt;Eggermann&lt;/Author&gt;&lt;Year&gt;2016&lt;/Year&gt;&lt;RecNum&gt;1383&lt;/RecNum&gt;&lt;DisplayText&gt;[61]&lt;/DisplayText&gt;&lt;record&gt;&lt;rec-number&gt;1383&lt;/rec-number&gt;&lt;foreign-keys&gt;&lt;key app="EN" db-id="vz2x9tvrhtasrqe0evmpfrerv0pxpvee0dv0" timestamp="1600260716" guid="765f94bd-7702-414b-b2b8-9f63aa4ba9c5"&gt;1383&lt;/key&gt;&lt;/foreign-keys&gt;&lt;ref-type name="Journal Article"&gt;17&lt;/ref-type&gt;&lt;contributors&gt;&lt;authors&gt;&lt;author&gt;Eggermann, K.&lt;/author&gt;&lt;author&gt;Begemann, M.&lt;/author&gt;&lt;author&gt;Buiting, K.&lt;/author&gt;&lt;author&gt;Prawitt, D.&lt;/author&gt;&lt;author&gt;Soellner, L.&lt;/author&gt;&lt;author&gt;Eggermann, T.&lt;/author&gt;&lt;/authors&gt;&lt;/contributors&gt;&lt;auth-address&gt;K. Eggermann, Institute of Human Genetics, RWTH Aachen, Aachen, Germany&lt;/auth-address&gt;&lt;titles&gt;&lt;title&gt;New EMQN best practice guidelines for the molecular genetic testing of chromosome 11p15 Imprinting Disorders-Silver- Russell and Beck with-Wiedemann syndrome&lt;/title&gt;&lt;secondary-title&gt;Medizinische Genetik&lt;/secondary-title&gt;&lt;tertiary-title&gt;27. Jahrestagung der Deutschen Gesellschaft fur Humangenetik. Lubeck Germany.&amp;#xD;(var.pagings).&lt;/tertiary-title&gt;&lt;/titles&gt;&lt;periodical&gt;&lt;full-title&gt;Medizinische Genetik&lt;/full-title&gt;&lt;/periodical&gt;&lt;pages&gt;148&lt;/pages&gt;&lt;volume&gt;28&lt;/volume&gt;&lt;number&gt;1&lt;/number&gt;&lt;keywords&gt;&lt;keyword&gt;*practice guideline&lt;/keyword&gt;&lt;keyword&gt;*genetic screening&lt;/keyword&gt;&lt;keyword&gt;*chromosome 11&lt;/keyword&gt;&lt;keyword&gt;*learning&lt;/keyword&gt;&lt;keyword&gt;*diseases&lt;/keyword&gt;&lt;keyword&gt;consensus&lt;/keyword&gt;&lt;keyword&gt;diagnosis&lt;/keyword&gt;&lt;keyword&gt;European&lt;/keyword&gt;&lt;keyword&gt;quality control&lt;/keyword&gt;&lt;keyword&gt;molecular diagnosis&lt;/keyword&gt;&lt;keyword&gt;evidence based practice&lt;/keyword&gt;&lt;keyword&gt;publication&lt;/keyword&gt;&lt;keyword&gt;feedback system&lt;/keyword&gt;&lt;keyword&gt;*silver&lt;/keyword&gt;&lt;/keywords&gt;&lt;dates&gt;&lt;year&gt;2016&lt;/year&gt;&lt;/dates&gt;&lt;publisher&gt;Springer Verlag&lt;/publisher&gt;&lt;isbn&gt;0936-5931&lt;/isbn&gt;&lt;urls&gt;&lt;related-urls&gt;&lt;url&gt;http://ovidsp.ovid.com/ovidweb.cgi?T=JS&amp;amp;PAGE=reference&amp;amp;D=emed17&amp;amp;NEWS=N&amp;amp;AN=72227449&lt;/url&gt;&lt;/related-urls&gt;&lt;/urls&gt;&lt;electronic-resource-num&gt;http://dx.doi.org/10.1007/s11825-016-0083-5&lt;/electronic-resource-num&gt;&lt;language&gt;English&lt;/language&gt;&lt;/record&gt;&lt;/Cite&gt;&lt;/EndNote&gt;</w:instrText>
      </w:r>
      <w:r w:rsidR="001B34F6">
        <w:fldChar w:fldCharType="separate"/>
      </w:r>
      <w:r w:rsidR="00764CB6">
        <w:rPr>
          <w:noProof/>
        </w:rPr>
        <w:t>[61]</w:t>
      </w:r>
      <w:r w:rsidR="001B34F6">
        <w:fldChar w:fldCharType="end"/>
      </w:r>
      <w:r w:rsidR="00CF38AF">
        <w:t>.</w:t>
      </w:r>
    </w:p>
    <w:p w14:paraId="442AEBCA" w14:textId="35FE67FF" w:rsidR="00CB1CB3" w:rsidRDefault="009A30D5" w:rsidP="003D5056">
      <w:pPr>
        <w:spacing w:afterLines="60" w:after="144" w:line="480" w:lineRule="auto"/>
      </w:pPr>
      <w:r>
        <w:rPr>
          <w:rStyle w:val="Heading4Char"/>
        </w:rPr>
        <w:lastRenderedPageBreak/>
        <w:t xml:space="preserve">4.1 </w:t>
      </w:r>
      <w:r w:rsidR="00CB1CB3" w:rsidRPr="009F08BA">
        <w:rPr>
          <w:rStyle w:val="Heading4Char"/>
        </w:rPr>
        <w:t>Clinical heterogeneity</w:t>
      </w:r>
      <w:r w:rsidR="00CB1CB3">
        <w:t xml:space="preserve"> is plainly inherent to BWS and SRS, because of their molecular heterogeneity and in particular the contribution of mosaicsm.  This brings two potential challenges: first, </w:t>
      </w:r>
      <w:r w:rsidR="007E4CA4">
        <w:t xml:space="preserve">if </w:t>
      </w:r>
      <w:r w:rsidR="00CB1CB3">
        <w:t xml:space="preserve">clinical </w:t>
      </w:r>
      <w:r w:rsidR="007E4CA4">
        <w:t>thresholds</w:t>
      </w:r>
      <w:r w:rsidR="00CB1CB3">
        <w:t xml:space="preserve"> for testing </w:t>
      </w:r>
      <w:r w:rsidR="007E4CA4">
        <w:t xml:space="preserve">are stringent, they </w:t>
      </w:r>
      <w:r w:rsidR="00CB1CB3">
        <w:t xml:space="preserve">exclude </w:t>
      </w:r>
      <w:r w:rsidR="007E4CA4">
        <w:t xml:space="preserve">individuals </w:t>
      </w:r>
      <w:r w:rsidR="00CB1CB3">
        <w:t xml:space="preserve">with atypical presentations; second, if clinical referral criteria directly dictate the testing requested, some </w:t>
      </w:r>
      <w:r w:rsidR="007E4CA4">
        <w:t>individuals</w:t>
      </w:r>
      <w:r w:rsidR="00CB1CB3">
        <w:t xml:space="preserve"> </w:t>
      </w:r>
      <w:r w:rsidR="003F51D1">
        <w:t>do</w:t>
      </w:r>
      <w:r w:rsidR="00CB1CB3">
        <w:t xml:space="preserve"> not receive testing</w:t>
      </w:r>
      <w:r w:rsidR="007E4CA4">
        <w:t xml:space="preserve"> of all relevant loci</w:t>
      </w:r>
      <w:r w:rsidR="00CB1CB3">
        <w:t>.</w:t>
      </w:r>
    </w:p>
    <w:p w14:paraId="6CD28B28" w14:textId="33B1E5AC" w:rsidR="0014095A" w:rsidRDefault="009A30D5" w:rsidP="003D5056">
      <w:pPr>
        <w:spacing w:afterLines="60" w:after="144" w:line="480" w:lineRule="auto"/>
      </w:pPr>
      <w:r>
        <w:rPr>
          <w:rStyle w:val="Heading4Char"/>
        </w:rPr>
        <w:t xml:space="preserve">4.2 </w:t>
      </w:r>
      <w:r w:rsidR="00D14A81" w:rsidRPr="00153AF3">
        <w:rPr>
          <w:rStyle w:val="Heading4Char"/>
        </w:rPr>
        <w:t>Epigenetic heterogeneity</w:t>
      </w:r>
      <w:r w:rsidR="00D14A81">
        <w:t xml:space="preserve"> is </w:t>
      </w:r>
      <w:r w:rsidR="00197BE8">
        <w:t xml:space="preserve">understood to be </w:t>
      </w:r>
      <w:r w:rsidR="00D14A81">
        <w:t>a challenge for SRS</w:t>
      </w:r>
      <w:r w:rsidR="00197BE8">
        <w:t xml:space="preserve"> but it is also likely to be the case for BWS</w:t>
      </w:r>
      <w:r w:rsidR="00D14A81">
        <w:t xml:space="preserve">, because </w:t>
      </w:r>
      <w:r w:rsidR="00352FFA">
        <w:t xml:space="preserve">clinical features of </w:t>
      </w:r>
      <w:r w:rsidR="00A81CE8">
        <w:t xml:space="preserve">the disorders </w:t>
      </w:r>
      <w:r w:rsidR="00352FFA">
        <w:t>are associated to different extents with imprinting disturbance</w:t>
      </w:r>
      <w:r w:rsidR="00A81CE8">
        <w:t xml:space="preserve">. </w:t>
      </w:r>
      <w:r w:rsidR="0046742D">
        <w:t xml:space="preserve">Imprinted loci implicated in SRS and SRS-like disorders are on </w:t>
      </w:r>
      <w:r w:rsidR="00352FFA">
        <w:t>chromosomes 11, 7, 14, 20, 6, 15 and 16</w:t>
      </w:r>
      <w:r w:rsidR="0046742D">
        <w:t>; testing must include the first three and may include the others</w:t>
      </w:r>
      <w:r w:rsidR="00352FFA">
        <w:t xml:space="preserve">.  </w:t>
      </w:r>
      <w:r w:rsidR="00800847">
        <w:t xml:space="preserve">If testing focuses on the canonical loci on chr11 and chr7 and omits other loci, </w:t>
      </w:r>
      <w:r w:rsidR="002B4A00">
        <w:t xml:space="preserve">a proportion of affected children </w:t>
      </w:r>
      <w:r w:rsidR="00800847">
        <w:t xml:space="preserve">elude diagnosis.  </w:t>
      </w:r>
      <w:r w:rsidR="00352FFA">
        <w:t xml:space="preserve">The heterogeneity of BWS lies </w:t>
      </w:r>
      <w:r w:rsidR="004A1121">
        <w:t>mainly</w:t>
      </w:r>
      <w:r w:rsidR="00352FFA">
        <w:t xml:space="preserve"> in the unknown contribution of MLID to the phenotype; but since </w:t>
      </w:r>
      <w:r w:rsidR="00153AF3">
        <w:t>normal diagnostics investigates only chr11, the contribution of loci outside chr11 is probably limited but remains presently unkno</w:t>
      </w:r>
      <w:r w:rsidR="00B51C88">
        <w:t>w</w:t>
      </w:r>
      <w:r w:rsidR="00153AF3">
        <w:t>n.</w:t>
      </w:r>
      <w:r w:rsidR="00283685">
        <w:t xml:space="preserve">  </w:t>
      </w:r>
      <w:r w:rsidR="00B51C88">
        <w:t xml:space="preserve">The epigenetic challenge </w:t>
      </w:r>
      <w:r w:rsidR="00BB435C">
        <w:t>is</w:t>
      </w:r>
      <w:r w:rsidR="00B51C88">
        <w:t xml:space="preserve">, therefore: which loci should be included in first-line diagnosis, </w:t>
      </w:r>
      <w:r w:rsidR="00BB435C">
        <w:t xml:space="preserve">or </w:t>
      </w:r>
      <w:r w:rsidR="00B51C88">
        <w:t xml:space="preserve">in secondary testing </w:t>
      </w:r>
      <w:r w:rsidR="00BB435C">
        <w:t>when firstline diagnosis is negative, and which loci are so rare that they need not be tested?</w:t>
      </w:r>
    </w:p>
    <w:p w14:paraId="69D8EA65" w14:textId="0F1BEEF5" w:rsidR="00CB1CB3" w:rsidRDefault="009A30D5" w:rsidP="003D5056">
      <w:pPr>
        <w:spacing w:afterLines="60" w:after="144" w:line="480" w:lineRule="auto"/>
      </w:pPr>
      <w:r>
        <w:rPr>
          <w:rStyle w:val="Heading4Char"/>
        </w:rPr>
        <w:t xml:space="preserve">4.3 </w:t>
      </w:r>
      <w:r w:rsidR="00CB1CB3" w:rsidRPr="00153AF3">
        <w:rPr>
          <w:rStyle w:val="Heading4Char"/>
        </w:rPr>
        <w:t>Somatic mosaicism</w:t>
      </w:r>
      <w:r w:rsidR="00CB1CB3">
        <w:t xml:space="preserve"> is a challenge for both BWS and SRS.  In diagnostic testing, a few cell types (typically blood leukocytes) are analysed as a proxy for the whole person, and this approach may not diagnose a case with mosaicism when the mosaicism does not involve the tissue type tested.  Laboratories must apply qualitative thresholds to quantitative measures of DNA methylation, which means that cases with low-level mosaicism may require orthogonal analysis to </w:t>
      </w:r>
      <w:r w:rsidR="00EB1D39">
        <w:t>confirm</w:t>
      </w:r>
      <w:r w:rsidR="00CB1CB3">
        <w:t xml:space="preserve"> a diagnosis</w:t>
      </w:r>
      <w:r w:rsidR="002B7E0E">
        <w:fldChar w:fldCharType="begin">
          <w:fldData xml:space="preserve">PEVuZE5vdGU+PENpdGU+PEF1dGhvcj5SdXNzbzwvQXV0aG9yPjxZZWFyPjIwMTY8L1llYXI+PFJl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</w:fldData>
        </w:fldChar>
      </w:r>
      <w:r w:rsidR="00080EF4">
        <w:instrText xml:space="preserve"> ADDIN EN.CITE </w:instrText>
      </w:r>
      <w:r w:rsidR="00080EF4">
        <w:fldChar w:fldCharType="begin">
          <w:fldData xml:space="preserve">PEVuZE5vdGU+PENpdGU+PEF1dGhvcj5SdXNzbzwvQXV0aG9yPjxZZWFyPjIwMTY8L1llYXI+PFJl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</w:fldData>
        </w:fldChar>
      </w:r>
      <w:r w:rsidR="00080EF4">
        <w:instrText xml:space="preserve"> ADDIN EN.CITE.DATA </w:instrText>
      </w:r>
      <w:r w:rsidR="00080EF4">
        <w:fldChar w:fldCharType="end"/>
      </w:r>
      <w:r w:rsidR="002B7E0E">
        <w:fldChar w:fldCharType="separate"/>
      </w:r>
      <w:r w:rsidR="00080EF4">
        <w:rPr>
          <w:noProof/>
        </w:rPr>
        <w:t>[8 62]</w:t>
      </w:r>
      <w:r w:rsidR="002B7E0E">
        <w:fldChar w:fldCharType="end"/>
      </w:r>
      <w:r w:rsidR="00CB1CB3">
        <w:t>.  Alternative tissues may be tested if standard testing gives a negative result</w:t>
      </w:r>
      <w:r w:rsidR="007E4CA4">
        <w:t xml:space="preserve"> but clinical suspicion remains</w:t>
      </w:r>
      <w:r w:rsidR="00CB1CB3">
        <w:t xml:space="preserve">, particularly in cases </w:t>
      </w:r>
      <w:r w:rsidR="00CB1CB3">
        <w:lastRenderedPageBreak/>
        <w:t>of asymmetry or neoplasia where low-level mosaicism for UPD or methylation anomaly</w:t>
      </w:r>
      <w:r w:rsidR="00633834">
        <w:t xml:space="preserve"> may be present</w:t>
      </w:r>
      <w:r w:rsidR="00AB1C80">
        <w:t xml:space="preserve"> (eg, </w:t>
      </w:r>
      <w:r w:rsidR="00AB1C80">
        <w:fldChar w:fldCharType="begin">
          <w:fldData xml:space="preserve">PEVuZE5vdGU+PENpdGU+PEF1dGhvcj5BbGRlcnM8L0F1dGhvcj48WWVhcj4yMDE0PC9ZZWFyPjxS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</w:fldData>
        </w:fldChar>
      </w:r>
      <w:r w:rsidR="00080EF4">
        <w:instrText xml:space="preserve"> ADDIN EN.CITE </w:instrText>
      </w:r>
      <w:r w:rsidR="00080EF4">
        <w:fldChar w:fldCharType="begin">
          <w:fldData xml:space="preserve">PEVuZE5vdGU+PENpdGU+PEF1dGhvcj5BbGRlcnM8L0F1dGhvcj48WWVhcj4yMDE0PC9ZZWFyPjxS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</w:fldData>
        </w:fldChar>
      </w:r>
      <w:r w:rsidR="00080EF4">
        <w:instrText xml:space="preserve"> ADDIN EN.CITE.DATA </w:instrText>
      </w:r>
      <w:r w:rsidR="00080EF4">
        <w:fldChar w:fldCharType="end"/>
      </w:r>
      <w:r w:rsidR="00AB1C80">
        <w:fldChar w:fldCharType="separate"/>
      </w:r>
      <w:r w:rsidR="00080EF4">
        <w:rPr>
          <w:noProof/>
        </w:rPr>
        <w:t>[62 63]</w:t>
      </w:r>
      <w:r w:rsidR="00AB1C80">
        <w:fldChar w:fldCharType="end"/>
      </w:r>
      <w:r w:rsidR="00AB1C80">
        <w:t>)</w:t>
      </w:r>
      <w:r w:rsidR="00CB1CB3">
        <w:t>. Clinically, the pattern of mosaicism probably relates to the clinical presentation of the patient.  In some cases of asymmetric growth, it can be hard to assess clinically whether the larger or smaller tissues are the affected ones, such that a patient referred for BWS testing may turn out to have SRS or vice versa</w:t>
      </w:r>
      <w:r w:rsidR="002115E6">
        <w:fldChar w:fldCharType="begin">
          <w:fldData xml:space="preserve">PEVuZE5vdGU+PENpdGU+PEF1dGhvcj5NYWNrYXk8L0F1dGhvcj48WWVhcj4yMDE5PC9ZZWFyPjxS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==
</w:fldData>
        </w:fldChar>
      </w:r>
      <w:r w:rsidR="0011112D">
        <w:instrText xml:space="preserve"> ADDIN EN.CITE </w:instrText>
      </w:r>
      <w:r w:rsidR="0011112D">
        <w:fldChar w:fldCharType="begin">
          <w:fldData xml:space="preserve">PEVuZE5vdGU+PENpdGU+PEF1dGhvcj5NYWNrYXk8L0F1dGhvcj48WWVhcj4yMDE5PC9ZZWFyPjxS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==
</w:fldData>
        </w:fldChar>
      </w:r>
      <w:r w:rsidR="0011112D">
        <w:instrText xml:space="preserve"> ADDIN EN.CITE.DATA </w:instrText>
      </w:r>
      <w:r w:rsidR="0011112D">
        <w:fldChar w:fldCharType="end"/>
      </w:r>
      <w:r w:rsidR="002115E6">
        <w:fldChar w:fldCharType="separate"/>
      </w:r>
      <w:r w:rsidR="0011112D">
        <w:rPr>
          <w:noProof/>
        </w:rPr>
        <w:t>[22]</w:t>
      </w:r>
      <w:r w:rsidR="002115E6">
        <w:fldChar w:fldCharType="end"/>
      </w:r>
      <w:r w:rsidR="00CB1CB3">
        <w:t>.  Finally, a normal result can neither confirm nor exclude a diagnosis of BWS or SRS, and if a strong clinical suspicion of disease persists, then a clinical diagnosis is made and the patient managed accordingly.</w:t>
      </w:r>
    </w:p>
    <w:p w14:paraId="44CEBAC8" w14:textId="5DF6D16D" w:rsidR="00CF38AF" w:rsidRDefault="009A30D5" w:rsidP="003D5056">
      <w:pPr>
        <w:spacing w:afterLines="60" w:after="144" w:line="480" w:lineRule="auto"/>
      </w:pPr>
      <w:r>
        <w:rPr>
          <w:rStyle w:val="Heading4Char"/>
        </w:rPr>
        <w:t xml:space="preserve">4.4 </w:t>
      </w:r>
      <w:r w:rsidR="00153AF3" w:rsidRPr="00153AF3">
        <w:rPr>
          <w:rStyle w:val="Heading4Char"/>
        </w:rPr>
        <w:t xml:space="preserve">Genetic </w:t>
      </w:r>
      <w:r w:rsidR="002115E6">
        <w:rPr>
          <w:rStyle w:val="Heading4Char"/>
        </w:rPr>
        <w:t>testing</w:t>
      </w:r>
      <w:r w:rsidR="00153AF3">
        <w:t xml:space="preserve"> is not a challenge for most cases of BWS.  DNA sequencing is required to detect SNV in </w:t>
      </w:r>
      <w:r w:rsidR="00153AF3" w:rsidRPr="002B7E0E">
        <w:rPr>
          <w:i/>
          <w:iCs/>
        </w:rPr>
        <w:t>CDKN1C</w:t>
      </w:r>
      <w:r w:rsidR="00153AF3">
        <w:t>, which are not detected by first-line DNA methylation testing.</w:t>
      </w:r>
      <w:r w:rsidR="002115E6">
        <w:t xml:space="preserve">  In some in</w:t>
      </w:r>
      <w:r w:rsidR="00A81CE8">
        <w:t>d</w:t>
      </w:r>
      <w:r w:rsidR="002115E6">
        <w:t>ividuals, GOM at IC1 or LOM at IC2 is caused by CNVs or SNVs</w:t>
      </w:r>
      <w:r w:rsidR="00153AF3">
        <w:t xml:space="preserve"> </w:t>
      </w:r>
      <w:r w:rsidR="002115E6">
        <w:t>acting in cis</w:t>
      </w:r>
      <w:r w:rsidR="002B7E0E">
        <w:fldChar w:fldCharType="begin">
          <w:fldData xml:space="preserve">PEVuZE5vdGU+PENpdGU+PEF1dGhvcj5EZSBDcmVzY2Vuem88L0F1dGhvcj48WWVhcj4yMDExPC9Z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</w:fldData>
        </w:fldChar>
      </w:r>
      <w:r w:rsidR="00080EF4">
        <w:instrText xml:space="preserve"> ADDIN EN.CITE </w:instrText>
      </w:r>
      <w:r w:rsidR="00080EF4">
        <w:fldChar w:fldCharType="begin">
          <w:fldData xml:space="preserve">PEVuZE5vdGU+PENpdGU+PEF1dGhvcj5EZSBDcmVzY2Vuem88L0F1dGhvcj48WWVhcj4yMDExPC9Z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</w:fldData>
        </w:fldChar>
      </w:r>
      <w:r w:rsidR="00080EF4">
        <w:instrText xml:space="preserve"> ADDIN EN.CITE.DATA </w:instrText>
      </w:r>
      <w:r w:rsidR="00080EF4">
        <w:fldChar w:fldCharType="end"/>
      </w:r>
      <w:r w:rsidR="002B7E0E">
        <w:fldChar w:fldCharType="separate"/>
      </w:r>
      <w:r w:rsidR="00080EF4">
        <w:rPr>
          <w:noProof/>
        </w:rPr>
        <w:t>[64-66]</w:t>
      </w:r>
      <w:r w:rsidR="002B7E0E">
        <w:fldChar w:fldCharType="end"/>
      </w:r>
      <w:r w:rsidR="002115E6">
        <w:t xml:space="preserve">, </w:t>
      </w:r>
      <w:r w:rsidR="008A017A">
        <w:t>but</w:t>
      </w:r>
      <w:r w:rsidR="002115E6">
        <w:t xml:space="preserve"> the </w:t>
      </w:r>
      <w:r w:rsidR="008A017A">
        <w:t>limited diagnostic</w:t>
      </w:r>
      <w:r w:rsidR="002115E6">
        <w:t xml:space="preserve"> capacity to identify such variants, located in noncoding DNA, means that recurrence counselling is seldom informed by </w:t>
      </w:r>
      <w:r w:rsidR="00767BDD">
        <w:t>comprehensive</w:t>
      </w:r>
      <w:r w:rsidR="002115E6">
        <w:t xml:space="preserve"> genetics. </w:t>
      </w:r>
      <w:r w:rsidR="00153AF3">
        <w:t xml:space="preserve"> </w:t>
      </w:r>
      <w:r w:rsidR="0074578D">
        <w:t>For individuals with a negative diagnosis, additional gene panels may be sequenced to pursue differential diagnoses</w:t>
      </w:r>
      <w:r w:rsidR="00DB21A4">
        <w:t xml:space="preserve"> of overgrowth syndromes</w:t>
      </w:r>
      <w:r w:rsidR="00DB21A4">
        <w:fldChar w:fldCharType="begin">
          <w:fldData xml:space="preserve">PEVuZE5vdGU+PENpdGU+PEF1dGhvcj5NdXNzYTwvQXV0aG9yPjxZZWFyPjIwMTA8L1llYXI+PFJl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=
</w:fldData>
        </w:fldChar>
      </w:r>
      <w:r w:rsidR="00080EF4">
        <w:instrText xml:space="preserve"> ADDIN EN.CITE </w:instrText>
      </w:r>
      <w:r w:rsidR="00080EF4">
        <w:fldChar w:fldCharType="begin">
          <w:fldData xml:space="preserve">PEVuZE5vdGU+PENpdGU+PEF1dGhvcj5NdXNzYTwvQXV0aG9yPjxZZWFyPjIwMTA8L1llYXI+PFJl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=
</w:fldData>
        </w:fldChar>
      </w:r>
      <w:r w:rsidR="00080EF4">
        <w:instrText xml:space="preserve"> ADDIN EN.CITE.DATA </w:instrText>
      </w:r>
      <w:r w:rsidR="00080EF4">
        <w:fldChar w:fldCharType="end"/>
      </w:r>
      <w:r w:rsidR="00DB21A4">
        <w:fldChar w:fldCharType="separate"/>
      </w:r>
      <w:r w:rsidR="00080EF4">
        <w:rPr>
          <w:noProof/>
        </w:rPr>
        <w:t>[67 68]</w:t>
      </w:r>
      <w:r w:rsidR="00DB21A4">
        <w:fldChar w:fldCharType="end"/>
      </w:r>
      <w:r w:rsidR="0074578D">
        <w:t>, dependent</w:t>
      </w:r>
      <w:r w:rsidR="00153AF3">
        <w:t xml:space="preserve"> on laboratory infrastructure, national guidelines, the clinical features of the patient</w:t>
      </w:r>
      <w:r w:rsidR="00E460FC">
        <w:t xml:space="preserve">, and the clinical benefit of having a positive diagnosis (reviewed in </w:t>
      </w:r>
      <w:r w:rsidR="00E460FC">
        <w:fldChar w:fldCharType="begin"/>
      </w:r>
      <w:r w:rsidR="00080EF4">
        <w:instrText xml:space="preserve"> ADDIN EN.CITE &lt;EndNote&gt;&lt;Cite&gt;&lt;Author&gt;Argente&lt;/Author&gt;&lt;Year&gt;2019&lt;/Year&gt;&lt;RecNum&gt;3941&lt;/RecNum&gt;&lt;DisplayText&gt;[69]&lt;/DisplayText&gt;&lt;record&gt;&lt;rec-number&gt;3941&lt;/rec-number&gt;&lt;foreign-keys&gt;&lt;key app="EN" db-id="vz2x9tvrhtasrqe0evmpfrerv0pxpvee0dv0" timestamp="1647868654"&gt;3941&lt;/key&gt;&lt;/foreign-keys&gt;&lt;ref-type name="Journal Article"&gt;17&lt;/ref-type&gt;&lt;contributors&gt;&lt;authors&gt;&lt;author&gt;Argente, J.&lt;/author&gt;&lt;author&gt;Tatton-Brown, K.&lt;/author&gt;&lt;author&gt;Lehwalder, D.&lt;/author&gt;&lt;author&gt;Pfaffle, R.&lt;/author&gt;&lt;/authors&gt;&lt;/contributors&gt;&lt;auth-address&gt;Hospital Infantil Universitario Nino Jesus, Universidad Autonoma de Madrid, CIBER de Fisiopatologia de la Obesidad y Nutricion, Instituto de Salud Carlos III and IMDEA Institute, Madrid, Spain.&amp;#xD;Institute of Cancer Research, St George&amp;apos;s University Hospital NHS Foundation Trust, London and St George&amp;apos;s University of London, London, United Kingdom.&amp;#xD;Global Medical Affairs, Merck Healthcare KGaA, Darmstadt, Germany.&amp;#xD;Department of Pediatrics, University of Leipzig, Leipzig, Germany.&lt;/auth-address&gt;&lt;titles&gt;&lt;title&gt;Genetics of Growth Disorders-Which Patients Require Genetic Testing?&lt;/title&gt;&lt;secondary-title&gt;Front Endocrinol (Lausanne)&lt;/secondary-title&gt;&lt;/titles&gt;&lt;periodical&gt;&lt;full-title&gt;Front Endocrinol (Lausanne)&lt;/full-title&gt;&lt;/periodical&gt;&lt;pages&gt;602&lt;/pages&gt;&lt;volume&gt;10&lt;/volume&gt;&lt;edition&gt;2019/09/27&lt;/edition&gt;&lt;keywords&gt;&lt;keyword&gt;diagnosis&lt;/keyword&gt;&lt;keyword&gt;genetics&lt;/keyword&gt;&lt;keyword&gt;growth hormone&lt;/keyword&gt;&lt;keyword&gt;overgrowth&lt;/keyword&gt;&lt;keyword&gt;short stature&lt;/keyword&gt;&lt;/keywords&gt;&lt;dates&gt;&lt;year&gt;2019&lt;/year&gt;&lt;/dates&gt;&lt;isbn&gt;1664-2392 (Print)&amp;#xD;1664-2392 (Linking)&lt;/isbn&gt;&lt;accession-num&gt;31555216&lt;/accession-num&gt;&lt;urls&gt;&lt;related-urls&gt;&lt;url&gt;https://www.ncbi.nlm.nih.gov/pubmed/31555216&lt;/url&gt;&lt;/related-urls&gt;&lt;/urls&gt;&lt;custom2&gt;PMC6742727&lt;/custom2&gt;&lt;electronic-resource-num&gt;10.3389/fendo.2019.00602&lt;/electronic-resource-num&gt;&lt;/record&gt;&lt;/Cite&gt;&lt;/EndNote&gt;</w:instrText>
      </w:r>
      <w:r w:rsidR="00E460FC">
        <w:fldChar w:fldCharType="separate"/>
      </w:r>
      <w:r w:rsidR="00080EF4">
        <w:rPr>
          <w:noProof/>
        </w:rPr>
        <w:t>[69]</w:t>
      </w:r>
      <w:r w:rsidR="00E460FC">
        <w:fldChar w:fldCharType="end"/>
      </w:r>
      <w:r w:rsidR="00E460FC">
        <w:t>).</w:t>
      </w:r>
      <w:r w:rsidR="00585D5F">
        <w:t xml:space="preserve">  </w:t>
      </w:r>
    </w:p>
    <w:p w14:paraId="2BD69E0F" w14:textId="178F500A" w:rsidR="00CF38AF" w:rsidRDefault="00633834" w:rsidP="003D5056">
      <w:pPr>
        <w:spacing w:afterLines="40" w:after="96" w:line="480" w:lineRule="auto"/>
      </w:pPr>
      <w:r>
        <w:t>The genetic challenge for SRS is</w:t>
      </w:r>
      <w:r w:rsidR="0074578D">
        <w:t xml:space="preserve"> the growing range of gene</w:t>
      </w:r>
      <w:r w:rsidR="0008046D">
        <w:t>tic variants identified in people with SRS-like features and growth restriction</w:t>
      </w:r>
      <w:r w:rsidR="0074578D">
        <w:t xml:space="preserve">.  </w:t>
      </w:r>
      <w:r w:rsidR="00CF38AF">
        <w:t xml:space="preserve">As genomic testing becomes cheaper, more technologically agnostic and more available to mainstream referral – that is, as more </w:t>
      </w:r>
      <w:r w:rsidR="00A81CE8">
        <w:t>practitioners</w:t>
      </w:r>
      <w:r w:rsidR="00CF38AF">
        <w:t xml:space="preserve"> request diagnosis for growth-disordered children – labs can offer increasingly extensive genetic panels for testing.  </w:t>
      </w:r>
      <w:r w:rsidR="00311E52">
        <w:t>Many of the disorders involved have limited overlap with SRS, and are regarded as differential diagnoses.  I</w:t>
      </w:r>
      <w:r>
        <w:t xml:space="preserve">t may be important to clinically </w:t>
      </w:r>
      <w:r>
        <w:lastRenderedPageBreak/>
        <w:t>stratify cases, to direct genetic testing toward SRS or differential diagnosis</w:t>
      </w:r>
      <w:r w:rsidR="0008046D">
        <w:t>,</w:t>
      </w:r>
      <w:r w:rsidR="0074578D">
        <w:t xml:space="preserve"> and thereby direct interpretation of variants in substantial panels of potentially causative genes.</w:t>
      </w:r>
    </w:p>
    <w:p w14:paraId="5CAB439E" w14:textId="7C67A528" w:rsidR="00AC52F6" w:rsidRPr="00874B2E" w:rsidRDefault="009A30D5" w:rsidP="003D5056">
      <w:pPr>
        <w:pStyle w:val="Heading2"/>
        <w:spacing w:afterLines="40" w:after="96" w:line="480" w:lineRule="auto"/>
      </w:pPr>
      <w:r>
        <w:t xml:space="preserve">5. </w:t>
      </w:r>
      <w:r w:rsidR="00AC52F6" w:rsidRPr="00874B2E">
        <w:t>Where do we go from here?</w:t>
      </w:r>
    </w:p>
    <w:p w14:paraId="7C16669F" w14:textId="34716F93" w:rsidR="00AC52F6" w:rsidRDefault="00AC52F6" w:rsidP="003D5056">
      <w:pPr>
        <w:spacing w:afterLines="60" w:after="144" w:line="480" w:lineRule="auto"/>
      </w:pPr>
      <w:r>
        <w:t xml:space="preserve">We have come a long way from the days when SRS and BWS were defined using purely clinical nosology.  </w:t>
      </w:r>
      <w:r w:rsidR="00A81CE8">
        <w:t>It should be acknowledged that the key features of BWS</w:t>
      </w:r>
      <w:r w:rsidR="00E23D4A">
        <w:t xml:space="preserve"> –</w:t>
      </w:r>
      <w:r w:rsidR="00A81CE8">
        <w:t xml:space="preserve"> macrosomia, macroglossia and abdominal wall defects </w:t>
      </w:r>
      <w:r w:rsidR="00E23D4A">
        <w:t xml:space="preserve">– </w:t>
      </w:r>
      <w:r w:rsidR="00A81CE8">
        <w:t>are ‘harder clinical handles’ than pre</w:t>
      </w:r>
      <w:r w:rsidR="00E23D4A">
        <w:t>-</w:t>
      </w:r>
      <w:r w:rsidR="00A81CE8">
        <w:t xml:space="preserve"> and postnatal growth failure seen in SRS</w:t>
      </w:r>
      <w:r w:rsidR="00E23D4A">
        <w:t xml:space="preserve">; </w:t>
      </w:r>
      <w:r w:rsidR="00A81CE8">
        <w:t xml:space="preserve"> </w:t>
      </w:r>
      <w:r w:rsidR="00E23D4A">
        <w:t>therefore</w:t>
      </w:r>
      <w:r w:rsidR="00A81CE8">
        <w:t xml:space="preserve">, BWS has always had a higher </w:t>
      </w:r>
      <w:r w:rsidR="00E23D4A">
        <w:t xml:space="preserve">recognised </w:t>
      </w:r>
      <w:r w:rsidR="00A81CE8">
        <w:t xml:space="preserve">prevalence than SRS. The advent of genetic analysis for </w:t>
      </w:r>
      <w:r>
        <w:t xml:space="preserve">both disorders has </w:t>
      </w:r>
      <w:r w:rsidR="00A81CE8">
        <w:t xml:space="preserve">rightly </w:t>
      </w:r>
      <w:r>
        <w:t xml:space="preserve">become </w:t>
      </w:r>
      <w:r w:rsidR="00A81CE8">
        <w:t>indispensable</w:t>
      </w:r>
      <w:r>
        <w:t xml:space="preserve"> for diagnosis and prognosis, while concomitantly </w:t>
      </w:r>
      <w:r w:rsidR="00A81CE8">
        <w:t xml:space="preserve">broadening </w:t>
      </w:r>
      <w:r>
        <w:t>the</w:t>
      </w:r>
      <w:r w:rsidR="003E3B5C">
        <w:t xml:space="preserve"> </w:t>
      </w:r>
      <w:r>
        <w:t xml:space="preserve">clinical </w:t>
      </w:r>
      <w:r w:rsidR="003E3B5C">
        <w:t>spectrum</w:t>
      </w:r>
      <w:r>
        <w:t xml:space="preserve"> to the point where it reflects back the question of clinical definition itself.  </w:t>
      </w:r>
      <w:r w:rsidR="00EE6180">
        <w:t>Do the recent clinical consensus statements</w:t>
      </w:r>
      <w:r w:rsidR="00EE6180">
        <w:fldChar w:fldCharType="begin">
          <w:fldData xml:space="preserve">PEVuZE5vdGU+PENpdGU+PEF1dGhvcj5XYWtlbGluZzwvQXV0aG9yPjxZZWFyPjIwMTc8L1llYXI+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</w:fldData>
        </w:fldChar>
      </w:r>
      <w:r w:rsidR="007E0C77">
        <w:instrText xml:space="preserve"> ADDIN EN.CITE </w:instrText>
      </w:r>
      <w:r w:rsidR="007E0C77">
        <w:fldChar w:fldCharType="begin">
          <w:fldData xml:space="preserve">PEVuZE5vdGU+PENpdGU+PEF1dGhvcj5XYWtlbGluZzwvQXV0aG9yPjxZZWFyPjIwMTc8L1llYXI+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</w:fldData>
        </w:fldChar>
      </w:r>
      <w:r w:rsidR="007E0C77">
        <w:instrText xml:space="preserve"> ADDIN EN.CITE.DATA </w:instrText>
      </w:r>
      <w:r w:rsidR="007E0C77">
        <w:fldChar w:fldCharType="end"/>
      </w:r>
      <w:r w:rsidR="00EE6180">
        <w:fldChar w:fldCharType="separate"/>
      </w:r>
      <w:r w:rsidR="007E0C77">
        <w:rPr>
          <w:noProof/>
        </w:rPr>
        <w:t>[1 3]</w:t>
      </w:r>
      <w:r w:rsidR="00EE6180">
        <w:fldChar w:fldCharType="end"/>
      </w:r>
      <w:r w:rsidR="00EE6180">
        <w:t xml:space="preserve"> continue to indicate where </w:t>
      </w:r>
      <w:r>
        <w:t xml:space="preserve">the boundaries of BWS and SRS </w:t>
      </w:r>
      <w:r w:rsidR="00EE6180">
        <w:t xml:space="preserve">are </w:t>
      </w:r>
      <w:r>
        <w:t xml:space="preserve">drawn?  Which molecular and clinical features should be included and excluded?  If clinical and molecular definitions are not congruent, which should be dominant?  </w:t>
      </w:r>
      <w:r w:rsidR="003E3B5C">
        <w:t>We</w:t>
      </w:r>
      <w:r>
        <w:t xml:space="preserve"> offer some suggestions for directions of travel</w:t>
      </w:r>
      <w:r w:rsidR="003051EE">
        <w:t>,</w:t>
      </w:r>
      <w:r>
        <w:t xml:space="preserve"> but stress that </w:t>
      </w:r>
      <w:r w:rsidR="00823C1E">
        <w:t>understanding of</w:t>
      </w:r>
      <w:r>
        <w:t xml:space="preserve"> these disorders</w:t>
      </w:r>
      <w:r w:rsidR="00823C1E">
        <w:t xml:space="preserve"> is changing rapidly, and our comments may </w:t>
      </w:r>
      <w:r>
        <w:t xml:space="preserve">soon be out of date.  </w:t>
      </w:r>
    </w:p>
    <w:p w14:paraId="4150BAA6" w14:textId="6560DCE1" w:rsidR="00571D48" w:rsidRDefault="009A30D5" w:rsidP="003D5056">
      <w:pPr>
        <w:pStyle w:val="Heading3"/>
        <w:spacing w:line="480" w:lineRule="auto"/>
      </w:pPr>
      <w:r>
        <w:t xml:space="preserve">5.1 </w:t>
      </w:r>
      <w:r w:rsidR="0094489D">
        <w:t>Molecular diagnosis</w:t>
      </w:r>
    </w:p>
    <w:p w14:paraId="22B2F359" w14:textId="593D5854" w:rsidR="00555DD2" w:rsidRDefault="009A30D5" w:rsidP="003D5056">
      <w:pPr>
        <w:spacing w:afterLines="60" w:after="144" w:line="480" w:lineRule="auto"/>
      </w:pPr>
      <w:r>
        <w:rPr>
          <w:rStyle w:val="Heading4Char"/>
        </w:rPr>
        <w:t xml:space="preserve">5.1.1 </w:t>
      </w:r>
      <w:r w:rsidR="00555DD2" w:rsidRPr="00571D48">
        <w:rPr>
          <w:rStyle w:val="Heading4Char"/>
        </w:rPr>
        <w:t>DNA methylation testing</w:t>
      </w:r>
      <w:r w:rsidR="00571D48" w:rsidRPr="00571D48">
        <w:rPr>
          <w:rStyle w:val="Heading4Char"/>
        </w:rPr>
        <w:t>:</w:t>
      </w:r>
      <w:r w:rsidR="00571D48">
        <w:t xml:space="preserve"> </w:t>
      </w:r>
      <w:r w:rsidR="00555DD2">
        <w:t>The majority of cases of BWS and SRS have imprinting disturbance, and f</w:t>
      </w:r>
      <w:r w:rsidR="008012DA">
        <w:t xml:space="preserve">irst-line testing </w:t>
      </w:r>
      <w:r w:rsidR="00555DD2">
        <w:t xml:space="preserve">focusing on </w:t>
      </w:r>
      <w:r w:rsidR="00A64C39">
        <w:t>imprinting</w:t>
      </w:r>
      <w:r w:rsidR="00555DD2">
        <w:t xml:space="preserve"> </w:t>
      </w:r>
      <w:r w:rsidR="008012DA">
        <w:t xml:space="preserve">is economical enough to be used with a relatively low clinical threshold for referral.  </w:t>
      </w:r>
      <w:r w:rsidR="00555DD2">
        <w:t xml:space="preserve">In </w:t>
      </w:r>
      <w:r w:rsidR="003E3B5C">
        <w:t xml:space="preserve">our </w:t>
      </w:r>
      <w:r w:rsidR="00555DD2">
        <w:t>view, f</w:t>
      </w:r>
      <w:r w:rsidR="008012DA">
        <w:t xml:space="preserve">irst-line testing for BWS and SRS should be </w:t>
      </w:r>
      <w:r w:rsidR="005E1295">
        <w:t xml:space="preserve">incorporated into </w:t>
      </w:r>
      <w:r w:rsidR="008012DA">
        <w:t>a</w:t>
      </w:r>
      <w:r w:rsidR="005E1295">
        <w:t xml:space="preserve"> common</w:t>
      </w:r>
      <w:r w:rsidR="008012DA">
        <w:t xml:space="preserve"> imprinting ‘panel’ test for growth-related imprinting disorders</w:t>
      </w:r>
      <w:r w:rsidR="005E1295">
        <w:t xml:space="preserve">.  </w:t>
      </w:r>
      <w:r w:rsidR="00281D44">
        <w:t>This would include (</w:t>
      </w:r>
      <w:r w:rsidR="00555DD2">
        <w:t>at the time of writing</w:t>
      </w:r>
      <w:r w:rsidR="00281D44">
        <w:t>) CNV and DNA methylation of</w:t>
      </w:r>
      <w:r w:rsidR="00555DD2">
        <w:t xml:space="preserve"> loci on chromosomes 6, 7, 11, 14, 15 and 20</w:t>
      </w:r>
      <w:r w:rsidR="008012DA">
        <w:t xml:space="preserve">.  </w:t>
      </w:r>
      <w:r w:rsidR="005E1295">
        <w:t xml:space="preserve">A patient meeting referral criteria for any </w:t>
      </w:r>
      <w:r w:rsidR="005E1295">
        <w:lastRenderedPageBreak/>
        <w:t xml:space="preserve">growth-related imprinting disorder (or </w:t>
      </w:r>
      <w:r w:rsidR="00281D44">
        <w:t xml:space="preserve">with a </w:t>
      </w:r>
      <w:r w:rsidR="005E1295">
        <w:t>clinical suspicion of MLID) could then be tested in a common pathway.</w:t>
      </w:r>
      <w:r w:rsidR="00281D44">
        <w:t xml:space="preserve">  </w:t>
      </w:r>
      <w:r w:rsidR="00823C1E">
        <w:t>This would have the following merits:</w:t>
      </w:r>
    </w:p>
    <w:p w14:paraId="638B6864" w14:textId="009B5E3C" w:rsidR="008012DA" w:rsidRDefault="00823C1E" w:rsidP="003D5056">
      <w:pPr>
        <w:spacing w:afterLines="60" w:after="144" w:line="480" w:lineRule="auto"/>
      </w:pPr>
      <w:r>
        <w:t xml:space="preserve">(i) </w:t>
      </w:r>
      <w:r w:rsidR="00A64C39">
        <w:t>I</w:t>
      </w:r>
      <w:r w:rsidR="008012DA">
        <w:t>mprint</w:t>
      </w:r>
      <w:r w:rsidR="00A64C39">
        <w:t>ing panel testing</w:t>
      </w:r>
      <w:r w:rsidR="008012DA">
        <w:t xml:space="preserve"> </w:t>
      </w:r>
      <w:r w:rsidR="00A64C39">
        <w:t xml:space="preserve">would </w:t>
      </w:r>
      <w:r w:rsidR="00555DD2">
        <w:t xml:space="preserve">ameliorate the risk of missing diagnoses in patients because of their age at presentation, </w:t>
      </w:r>
      <w:r w:rsidR="00A64C39">
        <w:t>possible</w:t>
      </w:r>
      <w:r w:rsidR="00555DD2">
        <w:t xml:space="preserve"> mosaicism, multi-locus involvement or </w:t>
      </w:r>
      <w:r w:rsidR="00A64C39">
        <w:t>other genetic/environmental modifiers</w:t>
      </w:r>
      <w:r w:rsidR="001306AD">
        <w:t>.  The increased likelihood of early diagnosis would offset potential lowering of proportional yield</w:t>
      </w:r>
      <w:r w:rsidR="00555DD2">
        <w:t xml:space="preserve">.  </w:t>
      </w:r>
      <w:r>
        <w:t xml:space="preserve">(ii) </w:t>
      </w:r>
      <w:r w:rsidR="00281D44">
        <w:t xml:space="preserve">Economy of scale and efficiency should help such a test to be </w:t>
      </w:r>
      <w:r w:rsidR="003051EE">
        <w:t xml:space="preserve">applied </w:t>
      </w:r>
      <w:r w:rsidR="00A64C39">
        <w:t xml:space="preserve">with a low threshold of </w:t>
      </w:r>
      <w:r w:rsidR="00281D44">
        <w:t xml:space="preserve">clinical </w:t>
      </w:r>
      <w:r w:rsidR="00A64C39">
        <w:t>suspicion</w:t>
      </w:r>
      <w:r w:rsidR="003051EE">
        <w:t>, and potentially early in the diagnostic process</w:t>
      </w:r>
      <w:r w:rsidR="00281D44">
        <w:t xml:space="preserve">; </w:t>
      </w:r>
      <w:r w:rsidR="003051EE">
        <w:t>this could therefore</w:t>
      </w:r>
      <w:r w:rsidR="00A64C39">
        <w:t xml:space="preserve"> </w:t>
      </w:r>
      <w:r w:rsidR="008012DA">
        <w:t>shorten the diagnostic odyssey and enable early intervention that could interrupt sequences of morbidity.  A key example of this is</w:t>
      </w:r>
      <w:r w:rsidR="00A64C39">
        <w:t xml:space="preserve"> in France, where</w:t>
      </w:r>
      <w:r w:rsidR="008012DA">
        <w:t xml:space="preserve"> </w:t>
      </w:r>
      <w:r w:rsidR="00A64C39">
        <w:t xml:space="preserve">widespread </w:t>
      </w:r>
      <w:r w:rsidR="008012DA">
        <w:t xml:space="preserve">testing </w:t>
      </w:r>
      <w:r w:rsidR="00A64C39">
        <w:t>of</w:t>
      </w:r>
      <w:r w:rsidR="008012DA">
        <w:t xml:space="preserve"> hypotonic infants </w:t>
      </w:r>
      <w:r w:rsidR="00A64C39">
        <w:t>for PWS</w:t>
      </w:r>
      <w:r w:rsidR="008012DA">
        <w:t xml:space="preserve"> has reduced the age of diagnosis to &lt;6 months, enabling intervention before the onset of characteristic morbidity</w:t>
      </w:r>
      <w:r w:rsidR="003051EE">
        <w:t>,</w:t>
      </w:r>
      <w:r w:rsidR="008012DA">
        <w:t xml:space="preserve"> and transforming patient outcome</w:t>
      </w:r>
      <w:r w:rsidR="0046742D">
        <w:t xml:space="preserve"> (see for example </w:t>
      </w:r>
      <w:r w:rsidR="0046742D">
        <w:fldChar w:fldCharType="begin">
          <w:fldData xml:space="preserve">PEVuZE5vdGU+PENpdGU+PEF1dGhvcj5CYXI8L0F1dGhvcj48WWVhcj4yMDE3PC9ZZWFyPjxSZWNO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</w:fldData>
        </w:fldChar>
      </w:r>
      <w:r w:rsidR="00080EF4">
        <w:instrText xml:space="preserve"> ADDIN EN.CITE </w:instrText>
      </w:r>
      <w:r w:rsidR="00080EF4">
        <w:fldChar w:fldCharType="begin">
          <w:fldData xml:space="preserve">PEVuZE5vdGU+PENpdGU+PEF1dGhvcj5CYXI8L0F1dGhvcj48WWVhcj4yMDE3PC9ZZWFyPjxSZWNO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</w:fldData>
        </w:fldChar>
      </w:r>
      <w:r w:rsidR="00080EF4">
        <w:instrText xml:space="preserve"> ADDIN EN.CITE.DATA </w:instrText>
      </w:r>
      <w:r w:rsidR="00080EF4">
        <w:fldChar w:fldCharType="end"/>
      </w:r>
      <w:r w:rsidR="0046742D">
        <w:fldChar w:fldCharType="separate"/>
      </w:r>
      <w:r w:rsidR="00080EF4">
        <w:rPr>
          <w:noProof/>
        </w:rPr>
        <w:t>[70]</w:t>
      </w:r>
      <w:r w:rsidR="0046742D">
        <w:fldChar w:fldCharType="end"/>
      </w:r>
      <w:r w:rsidR="0046742D">
        <w:t xml:space="preserve"> and references therein)</w:t>
      </w:r>
      <w:r w:rsidR="008012DA">
        <w:t xml:space="preserve">.  </w:t>
      </w:r>
      <w:r>
        <w:t xml:space="preserve">(iii) </w:t>
      </w:r>
      <w:r w:rsidR="003051EE">
        <w:t xml:space="preserve">Clinicians could request the </w:t>
      </w:r>
      <w:r w:rsidR="002A6F2A">
        <w:t xml:space="preserve">‘masking’ </w:t>
      </w:r>
      <w:r w:rsidR="003051EE">
        <w:t xml:space="preserve">of </w:t>
      </w:r>
      <w:r w:rsidR="002A6F2A">
        <w:t xml:space="preserve">some loci </w:t>
      </w:r>
      <w:r w:rsidR="003051EE">
        <w:t xml:space="preserve">on the panel, </w:t>
      </w:r>
      <w:r w:rsidR="002A6F2A">
        <w:t xml:space="preserve">to diagnose specific disorders without testing for others, </w:t>
      </w:r>
      <w:r w:rsidR="003051EE">
        <w:t>if</w:t>
      </w:r>
      <w:r w:rsidR="002A6F2A">
        <w:t xml:space="preserve"> a focused approach </w:t>
      </w:r>
      <w:r w:rsidR="003051EE">
        <w:t>is</w:t>
      </w:r>
      <w:r w:rsidR="002A6F2A">
        <w:t xml:space="preserve"> required.</w:t>
      </w:r>
      <w:r w:rsidR="003E3B5C">
        <w:t xml:space="preserve"> </w:t>
      </w:r>
      <w:r>
        <w:t xml:space="preserve"> (iv) </w:t>
      </w:r>
      <w:r w:rsidR="00A64C39">
        <w:t>Imprinting panel testing would also detect cases with multi-locus involvement (uniploidy or MLID)</w:t>
      </w:r>
      <w:r w:rsidR="002F3F58">
        <w:t>,</w:t>
      </w:r>
      <w:r w:rsidR="00A64C39">
        <w:t xml:space="preserve"> where presentation is unpredictable but early intervention is advisable.  </w:t>
      </w:r>
      <w:r w:rsidR="002A6F2A">
        <w:t>Current SRS and BWS consensus guidelines do not recommend MLID testing, because of the limited evidence available at the time of their writing, but this situation remains under review.</w:t>
      </w:r>
      <w:r w:rsidR="0008046D">
        <w:t xml:space="preserve">  Imprinting panel testing would enable detection of MLID at the point of first-line testing, and referring clinicians would then need to assess whether additional investigations, interventions or counselling were warranted.</w:t>
      </w:r>
    </w:p>
    <w:p w14:paraId="008D623C" w14:textId="383EA10F" w:rsidR="002A6F2A" w:rsidRDefault="009A30D5" w:rsidP="003D5056">
      <w:pPr>
        <w:spacing w:afterLines="60" w:after="144" w:line="480" w:lineRule="auto"/>
      </w:pPr>
      <w:r>
        <w:rPr>
          <w:rStyle w:val="Heading4Char"/>
        </w:rPr>
        <w:t xml:space="preserve">5.1.2. </w:t>
      </w:r>
      <w:r w:rsidR="00571D48" w:rsidRPr="00571D48">
        <w:rPr>
          <w:rStyle w:val="Heading4Char"/>
        </w:rPr>
        <w:t>Genetic testing:</w:t>
      </w:r>
      <w:r w:rsidR="00571D48">
        <w:t xml:space="preserve"> </w:t>
      </w:r>
      <w:r w:rsidR="00EF6110">
        <w:t>A</w:t>
      </w:r>
      <w:r w:rsidR="00571D48">
        <w:t xml:space="preserve">dvances in </w:t>
      </w:r>
      <w:r w:rsidR="00111741">
        <w:t xml:space="preserve">genomic </w:t>
      </w:r>
      <w:r w:rsidR="00571D48">
        <w:t xml:space="preserve">technology and research have </w:t>
      </w:r>
      <w:r w:rsidR="00EF6110">
        <w:t xml:space="preserve">enabled </w:t>
      </w:r>
      <w:r w:rsidR="00571D48">
        <w:t>identifi</w:t>
      </w:r>
      <w:r w:rsidR="00EF6110">
        <w:t>cation of</w:t>
      </w:r>
      <w:r w:rsidR="00571D48">
        <w:t xml:space="preserve"> an increasing range of </w:t>
      </w:r>
      <w:r w:rsidR="00683934">
        <w:t xml:space="preserve">UPD, </w:t>
      </w:r>
      <w:r w:rsidR="00571D48">
        <w:t>SNV and CNV</w:t>
      </w:r>
      <w:r w:rsidR="003051EE">
        <w:t xml:space="preserve"> in children with SRS</w:t>
      </w:r>
      <w:r w:rsidR="003E3B5C">
        <w:t>/BWS</w:t>
      </w:r>
      <w:r w:rsidR="003051EE">
        <w:t xml:space="preserve"> </w:t>
      </w:r>
      <w:r w:rsidR="003051EE">
        <w:lastRenderedPageBreak/>
        <w:t>features,</w:t>
      </w:r>
      <w:r w:rsidR="00571D48">
        <w:t xml:space="preserve"> associated with an increasing breadth of clinical features</w:t>
      </w:r>
      <w:r w:rsidR="00111741">
        <w:t>.  M</w:t>
      </w:r>
      <w:r w:rsidR="00571D48">
        <w:t>ost of the variants identified are very rare</w:t>
      </w:r>
      <w:r w:rsidR="00111741">
        <w:t xml:space="preserve">, and many are associated with other disorders </w:t>
      </w:r>
      <w:r w:rsidR="00DF51F9">
        <w:t>that have</w:t>
      </w:r>
      <w:r w:rsidR="00111741">
        <w:t xml:space="preserve"> varying </w:t>
      </w:r>
      <w:r w:rsidR="00DF51F9">
        <w:t xml:space="preserve">clinical </w:t>
      </w:r>
      <w:r w:rsidR="00111741">
        <w:t>overlap</w:t>
      </w:r>
      <w:r w:rsidR="00DF51F9">
        <w:t xml:space="preserve"> with SRS</w:t>
      </w:r>
      <w:r w:rsidR="00571D48">
        <w:t xml:space="preserve">.  </w:t>
      </w:r>
      <w:r w:rsidR="00111741">
        <w:t>Therefore, in a patient where</w:t>
      </w:r>
      <w:r w:rsidR="00571D48">
        <w:t xml:space="preserve"> first-line testing is negative, </w:t>
      </w:r>
      <w:r w:rsidR="00111741">
        <w:t xml:space="preserve">the decision about whether to test further, and what genes to test, </w:t>
      </w:r>
      <w:r w:rsidR="008012DA">
        <w:t xml:space="preserve">should be </w:t>
      </w:r>
      <w:r w:rsidR="006F157B">
        <w:t>made</w:t>
      </w:r>
      <w:r w:rsidR="008012DA">
        <w:t xml:space="preserve"> </w:t>
      </w:r>
      <w:r w:rsidR="006F157B">
        <w:t>in</w:t>
      </w:r>
      <w:r w:rsidR="008012DA">
        <w:t xml:space="preserve"> consultation between clinician and laboratory to prioritise what gene panels are most relev</w:t>
      </w:r>
      <w:r w:rsidR="00183F98">
        <w:t>ant</w:t>
      </w:r>
      <w:r w:rsidR="008012DA">
        <w:t xml:space="preserve">.  </w:t>
      </w:r>
    </w:p>
    <w:p w14:paraId="2AC26070" w14:textId="63CFE1C5" w:rsidR="002A6F2A" w:rsidRDefault="002A6F2A" w:rsidP="003D5056">
      <w:pPr>
        <w:spacing w:afterLines="60" w:after="144" w:line="480" w:lineRule="auto"/>
      </w:pPr>
      <w:r>
        <w:t>For</w:t>
      </w:r>
      <w:r w:rsidR="008012DA">
        <w:t xml:space="preserve"> BWS</w:t>
      </w:r>
      <w:r w:rsidR="00C2273A">
        <w:t>p</w:t>
      </w:r>
      <w:r w:rsidR="008012DA">
        <w:t xml:space="preserve">, </w:t>
      </w:r>
      <w:r w:rsidR="008012DA" w:rsidRPr="00DF51F9">
        <w:rPr>
          <w:i/>
          <w:iCs/>
        </w:rPr>
        <w:t>CDKN1C</w:t>
      </w:r>
      <w:r w:rsidR="008012DA">
        <w:t xml:space="preserve"> analysis </w:t>
      </w:r>
      <w:r>
        <w:t>follow</w:t>
      </w:r>
      <w:r w:rsidR="00C2273A">
        <w:t>s</w:t>
      </w:r>
      <w:r>
        <w:t xml:space="preserve"> imprinting analysis</w:t>
      </w:r>
      <w:r w:rsidR="008012DA">
        <w:t>, particularly for familial cases.</w:t>
      </w:r>
      <w:r>
        <w:t xml:space="preserve">  </w:t>
      </w:r>
      <w:r w:rsidR="003E3B5C">
        <w:t>Overgrowth gene panels may then be appropriate with the same caveat as for SRS</w:t>
      </w:r>
      <w:r w:rsidR="00E23D4A">
        <w:t>:</w:t>
      </w:r>
      <w:r w:rsidR="003E3B5C">
        <w:t xml:space="preserve"> ie</w:t>
      </w:r>
      <w:r w:rsidR="00E23D4A">
        <w:t>,</w:t>
      </w:r>
      <w:r w:rsidR="003E3B5C">
        <w:t xml:space="preserve"> requiring consultation between the patient, the clinician and the lab.</w:t>
      </w:r>
    </w:p>
    <w:p w14:paraId="7630A80E" w14:textId="636DCD24" w:rsidR="008012DA" w:rsidRDefault="002A6F2A" w:rsidP="003D5056">
      <w:pPr>
        <w:spacing w:afterLines="60" w:after="144" w:line="480" w:lineRule="auto"/>
      </w:pPr>
      <w:r>
        <w:t xml:space="preserve">For either BWS or SRS where MLID is detected, genome testing could include maternal-effect variants.  This is not recommended in current guidelines because of the relative novelty of MLID at the time of writing; but in principle the recurrence rate of MLID </w:t>
      </w:r>
      <w:r w:rsidR="00C2273A">
        <w:t>approaches 100% if the mother has variants in maternal-effect genes</w:t>
      </w:r>
      <w:r w:rsidR="003E3B5C">
        <w:t xml:space="preserve"> such as </w:t>
      </w:r>
      <w:r w:rsidR="003E3B5C" w:rsidRPr="00E23D4A">
        <w:rPr>
          <w:i/>
          <w:iCs/>
        </w:rPr>
        <w:t>NLRP2</w:t>
      </w:r>
      <w:r w:rsidR="003E3B5C">
        <w:t xml:space="preserve"> </w:t>
      </w:r>
      <w:r w:rsidR="00E23D4A">
        <w:t>or</w:t>
      </w:r>
      <w:r w:rsidR="003E3B5C">
        <w:t xml:space="preserve"> </w:t>
      </w:r>
      <w:r w:rsidR="003E3B5C" w:rsidRPr="00E23D4A">
        <w:rPr>
          <w:i/>
          <w:iCs/>
        </w:rPr>
        <w:t>NLRP7</w:t>
      </w:r>
      <w:r w:rsidR="00281D44">
        <w:t>, and in practice, such testing is becoming available in several nations.</w:t>
      </w:r>
    </w:p>
    <w:p w14:paraId="162ADE8F" w14:textId="606F8EF2" w:rsidR="002828E9" w:rsidRDefault="009A30D5" w:rsidP="003D5056">
      <w:pPr>
        <w:pStyle w:val="Heading3"/>
        <w:spacing w:line="480" w:lineRule="auto"/>
      </w:pPr>
      <w:r>
        <w:t xml:space="preserve">5.2 </w:t>
      </w:r>
      <w:r w:rsidR="002828E9">
        <w:t>Clinical diagnosis</w:t>
      </w:r>
      <w:r w:rsidR="00AF6631">
        <w:t xml:space="preserve">: </w:t>
      </w:r>
      <w:r w:rsidR="00AF6631" w:rsidRPr="00AF6631">
        <w:t xml:space="preserve">What’s in a name?  </w:t>
      </w:r>
    </w:p>
    <w:p w14:paraId="6EE6D2C1" w14:textId="52491B9C" w:rsidR="00311E52" w:rsidRDefault="00311E52" w:rsidP="003D5056">
      <w:pPr>
        <w:spacing w:afterLines="60" w:after="144" w:line="480" w:lineRule="auto"/>
      </w:pPr>
      <w:r>
        <w:t xml:space="preserve">Around the time when </w:t>
      </w:r>
      <w:r w:rsidR="005A4CF9">
        <w:t>BWS and SRS</w:t>
      </w:r>
      <w:r>
        <w:t xml:space="preserve"> were defined, the great geneticist Victor McKusick observed that ‘nosologists in all fields tend to be either ‘lumpers’ or ‘splitters’</w:t>
      </w:r>
      <w:r w:rsidR="00CA3276">
        <w:t>’</w:t>
      </w:r>
      <w:r w:rsidR="00CA3276">
        <w:fldChar w:fldCharType="begin"/>
      </w:r>
      <w:r w:rsidR="00080EF4">
        <w:instrText xml:space="preserve"> ADDIN EN.CITE &lt;EndNote&gt;&lt;Cite&gt;&lt;Author&gt;McKusick&lt;/Author&gt;&lt;Year&gt;1969&lt;/Year&gt;&lt;RecNum&gt;3813&lt;/RecNum&gt;&lt;DisplayText&gt;[71]&lt;/DisplayText&gt;&lt;record&gt;&lt;rec-number&gt;3813&lt;/rec-number&gt;&lt;foreign-keys&gt;&lt;key app="EN" db-id="vz2x9tvrhtasrqe0evmpfrerv0pxpvee0dv0" timestamp="1613413336" guid="353d3365-f872-4ff3-8468-4dd09495fbb5"&gt;3813&lt;/key&gt;&lt;/foreign-keys&gt;&lt;ref-type name="Journal Article"&gt;17&lt;/ref-type&gt;&lt;contributors&gt;&lt;authors&gt;&lt;author&gt;McKusick, V. A.&lt;/author&gt;&lt;/authors&gt;&lt;/contributors&gt;&lt;titles&gt;&lt;title&gt;On lumpers and splitters, or the nosology of genetic disease&lt;/title&gt;&lt;secondary-title&gt;Perspect Biol Med&lt;/secondary-title&gt;&lt;/titles&gt;&lt;periodical&gt;&lt;full-title&gt;Perspect Biol Med&lt;/full-title&gt;&lt;/periodical&gt;&lt;pages&gt;298-312&lt;/pages&gt;&lt;volume&gt;12&lt;/volume&gt;&lt;number&gt;2&lt;/number&gt;&lt;edition&gt;1969/01/01&lt;/edition&gt;&lt;keywords&gt;&lt;keyword&gt;Dwarfism&lt;/keyword&gt;&lt;keyword&gt;Ellis-Van Creveld Syndrome/genetics&lt;/keyword&gt;&lt;keyword&gt;Genetic Diseases, Inborn/*classification/diagnosis&lt;/keyword&gt;&lt;keyword&gt;Genetics, Medical&lt;/keyword&gt;&lt;keyword&gt;Genotype&lt;/keyword&gt;&lt;keyword&gt;Humans&lt;/keyword&gt;&lt;keyword&gt;Inbreeding&lt;/keyword&gt;&lt;keyword&gt;Intestinal Diseases/genetics&lt;/keyword&gt;&lt;keyword&gt;Mucopolysaccharidoses/genetics&lt;/keyword&gt;&lt;keyword&gt;Peripheral Nervous System Diseases/genetics&lt;/keyword&gt;&lt;keyword&gt;Peutz-Jeghers Syndrome/genetics&lt;/keyword&gt;&lt;keyword&gt;Phenotype&lt;/keyword&gt;&lt;keyword&gt;Polyps/genetics&lt;/keyword&gt;&lt;keyword&gt;Retinitis Pigmentosa/genetics&lt;/keyword&gt;&lt;keyword&gt;Terminology as Topic&lt;/keyword&gt;&lt;/keywords&gt;&lt;dates&gt;&lt;year&gt;1969&lt;/year&gt;&lt;pub-dates&gt;&lt;date&gt;Winter&lt;/date&gt;&lt;/pub-dates&gt;&lt;/dates&gt;&lt;isbn&gt;0031-5982 (Print)&amp;#xD;0031-5982 (Linking)&lt;/isbn&gt;&lt;accession-num&gt;4304823&lt;/accession-num&gt;&lt;urls&gt;&lt;related-urls&gt;&lt;url&gt;https://www.ncbi.nlm.nih.gov/pubmed/4304823&lt;/url&gt;&lt;/related-urls&gt;&lt;/urls&gt;&lt;electronic-resource-num&gt;10.1353/pbm.1969.0039&lt;/electronic-resource-num&gt;&lt;/record&gt;&lt;/Cite&gt;&lt;/EndNote&gt;</w:instrText>
      </w:r>
      <w:r w:rsidR="00CA3276">
        <w:fldChar w:fldCharType="separate"/>
      </w:r>
      <w:r w:rsidR="00080EF4">
        <w:rPr>
          <w:noProof/>
        </w:rPr>
        <w:t>[71]</w:t>
      </w:r>
      <w:r w:rsidR="00CA3276">
        <w:fldChar w:fldCharType="end"/>
      </w:r>
      <w:r>
        <w:t xml:space="preserve">.  ‘Lumping’ is the pattern-recognition involved in defining a syndrome, or in grouping patients for efficient clinical diagnosis or evidence-based management; ‘splitting’ is </w:t>
      </w:r>
      <w:r w:rsidR="005A4CF9">
        <w:t xml:space="preserve">the stratification of affected individuals </w:t>
      </w:r>
      <w:r>
        <w:t>clinical</w:t>
      </w:r>
      <w:r w:rsidR="005A4CF9">
        <w:t>ly</w:t>
      </w:r>
      <w:r>
        <w:t xml:space="preserve"> and molecular</w:t>
      </w:r>
      <w:r w:rsidR="005A4CF9">
        <w:t>ly</w:t>
      </w:r>
      <w:r>
        <w:t xml:space="preserve"> </w:t>
      </w:r>
      <w:r w:rsidR="005A4CF9">
        <w:t>to optimise care</w:t>
      </w:r>
      <w:r>
        <w:t xml:space="preserve">.  </w:t>
      </w:r>
      <w:r w:rsidR="005A4CF9">
        <w:t xml:space="preserve">The clinical and molecular advances in understanding have led to different changes for BWS and SRS.  </w:t>
      </w:r>
    </w:p>
    <w:p w14:paraId="21D913E5" w14:textId="7A679755" w:rsidR="00311E52" w:rsidRDefault="00311E52" w:rsidP="003D5056">
      <w:pPr>
        <w:spacing w:afterLines="40" w:after="96" w:line="480" w:lineRule="auto"/>
      </w:pPr>
      <w:r>
        <w:t>BWS has evolved into the Beckwith-Wiedemann spectru</w:t>
      </w:r>
      <w:r w:rsidR="00CB1E41">
        <w:t>m</w:t>
      </w:r>
      <w:r>
        <w:t xml:space="preserve">, </w:t>
      </w:r>
      <w:r w:rsidR="001A187F">
        <w:t xml:space="preserve">an extended ‘lump’ </w:t>
      </w:r>
      <w:r>
        <w:t>where both clinical and molecular features contribute to the diagnosis</w:t>
      </w:r>
      <w:r w:rsidR="001A187F">
        <w:t xml:space="preserve"> but where molecular diagnosis</w:t>
      </w:r>
      <w:r w:rsidR="003E3B5C">
        <w:t xml:space="preserve"> </w:t>
      </w:r>
      <w:r w:rsidR="003E3B5C">
        <w:lastRenderedPageBreak/>
        <w:t>focused on chromosome 11</w:t>
      </w:r>
      <w:r w:rsidR="001A187F">
        <w:t xml:space="preserve"> ‘splits’ patients </w:t>
      </w:r>
      <w:r w:rsidR="00984673">
        <w:t xml:space="preserve">particularly </w:t>
      </w:r>
      <w:r w:rsidR="001A187F">
        <w:t xml:space="preserve">for </w:t>
      </w:r>
      <w:r w:rsidR="00984673">
        <w:t>tumour surveillance</w:t>
      </w:r>
      <w:r w:rsidR="001A187F">
        <w:t xml:space="preserve">.  </w:t>
      </w:r>
      <w:r w:rsidR="00984673">
        <w:t xml:space="preserve">Since </w:t>
      </w:r>
      <w:r>
        <w:t xml:space="preserve">SRS </w:t>
      </w:r>
      <w:r w:rsidR="00AF6631">
        <w:t>is</w:t>
      </w:r>
      <w:r>
        <w:t xml:space="preserve"> </w:t>
      </w:r>
      <w:r w:rsidR="00E66D1C">
        <w:t xml:space="preserve">defined as </w:t>
      </w:r>
      <w:r>
        <w:t>a clinical entity</w:t>
      </w:r>
      <w:r w:rsidR="00E66D1C">
        <w:t xml:space="preserve"> </w:t>
      </w:r>
      <w:r>
        <w:t>by the NH-CSS</w:t>
      </w:r>
      <w:r w:rsidR="00E66D1C">
        <w:t xml:space="preserve"> (the decision of </w:t>
      </w:r>
      <w:r w:rsidR="00767BDD">
        <w:t>the</w:t>
      </w:r>
      <w:r w:rsidR="00E66D1C">
        <w:t xml:space="preserve"> international consensus </w:t>
      </w:r>
      <w:r w:rsidR="00767BDD">
        <w:t>of</w:t>
      </w:r>
      <w:r w:rsidR="00E66D1C">
        <w:t xml:space="preserve"> 2016)</w:t>
      </w:r>
      <w:r w:rsidR="00984673">
        <w:t xml:space="preserve">, </w:t>
      </w:r>
      <w:r>
        <w:t xml:space="preserve">children with </w:t>
      </w:r>
      <w:r w:rsidR="001A187F">
        <w:t>different</w:t>
      </w:r>
      <w:r>
        <w:t xml:space="preserve"> genetic changes </w:t>
      </w:r>
      <w:r w:rsidR="001A187F">
        <w:t>are ‘lumped’ into</w:t>
      </w:r>
      <w:r>
        <w:t xml:space="preserve"> this clinical diagnosis, while, conversely, children with those same genetic changes </w:t>
      </w:r>
      <w:r w:rsidR="00984673">
        <w:t xml:space="preserve">may be excluded if they </w:t>
      </w:r>
      <w:r>
        <w:t xml:space="preserve">do not </w:t>
      </w:r>
      <w:r w:rsidR="001A187F">
        <w:t xml:space="preserve">meet diagnostic </w:t>
      </w:r>
      <w:r w:rsidR="00984673">
        <w:t>thresholds</w:t>
      </w:r>
      <w:r>
        <w:t xml:space="preserve">.  There has been discussion of re-designating SRS as Silver-Russell Spectrum (SRSp), </w:t>
      </w:r>
      <w:r w:rsidR="001A187F">
        <w:t xml:space="preserve">a larger ‘lump’ </w:t>
      </w:r>
      <w:r w:rsidR="00984673">
        <w:t xml:space="preserve">potentially </w:t>
      </w:r>
      <w:r>
        <w:t xml:space="preserve">including </w:t>
      </w:r>
      <w:r w:rsidR="00767BDD">
        <w:t>TS14</w:t>
      </w:r>
      <w:r>
        <w:t xml:space="preserve">, </w:t>
      </w:r>
      <w:r w:rsidR="00767BDD">
        <w:t>Mulchandani-Conlan-Bhoj Syndrome</w:t>
      </w:r>
      <w:r>
        <w:t>, upd6mat and upd16mat, and a range of genetic conditions</w:t>
      </w:r>
      <w:r w:rsidR="00B53CFB">
        <w:t xml:space="preserve"> (as referenced, for example, in Eggermann et al, 2022: </w:t>
      </w:r>
      <w:r w:rsidR="00B53CFB">
        <w:fldChar w:fldCharType="begin">
          <w:fldData xml:space="preserve">PEVuZE5vdGU+PENpdGU+PEF1dGhvcj5FZ2dlcm1hbm48L0F1dGhvcj48WWVhcj4yMDIyPC9ZZWFy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==
</w:fldData>
        </w:fldChar>
      </w:r>
      <w:r w:rsidR="00080EF4">
        <w:instrText xml:space="preserve"> ADDIN EN.CITE </w:instrText>
      </w:r>
      <w:r w:rsidR="00080EF4">
        <w:fldChar w:fldCharType="begin">
          <w:fldData xml:space="preserve">PEVuZE5vdGU+PENpdGU+PEF1dGhvcj5FZ2dlcm1hbm48L0F1dGhvcj48WWVhcj4yMDIyPC9ZZWFy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==
</w:fldData>
        </w:fldChar>
      </w:r>
      <w:r w:rsidR="00080EF4">
        <w:instrText xml:space="preserve"> ADDIN EN.CITE.DATA </w:instrText>
      </w:r>
      <w:r w:rsidR="00080EF4">
        <w:fldChar w:fldCharType="end"/>
      </w:r>
      <w:r w:rsidR="00B53CFB">
        <w:fldChar w:fldCharType="separate"/>
      </w:r>
      <w:r w:rsidR="00080EF4">
        <w:rPr>
          <w:noProof/>
        </w:rPr>
        <w:t>[72]</w:t>
      </w:r>
      <w:r w:rsidR="00B53CFB">
        <w:fldChar w:fldCharType="end"/>
      </w:r>
      <w:r w:rsidR="00B53CFB">
        <w:t>)</w:t>
      </w:r>
      <w:r>
        <w:t xml:space="preserve">.  </w:t>
      </w:r>
      <w:r w:rsidR="00B53CFB">
        <w:t xml:space="preserve">The designation SRSp </w:t>
      </w:r>
      <w:r>
        <w:t xml:space="preserve">would have a satisfying ‘mirror’-symmetry with BWSp.  However, if SRSp were to be defined dually by clinical and molecular features, then its clinical </w:t>
      </w:r>
      <w:r w:rsidR="001A187F">
        <w:t>parameters</w:t>
      </w:r>
      <w:r>
        <w:t xml:space="preserve"> </w:t>
      </w:r>
      <w:r w:rsidR="001A187F">
        <w:t>might</w:t>
      </w:r>
      <w:r>
        <w:t xml:space="preserve"> be broadened beyond usefulness for (a) referring patients for molecular testing and (b) </w:t>
      </w:r>
      <w:r w:rsidR="001A187F">
        <w:t>stratifying</w:t>
      </w:r>
      <w:r>
        <w:t xml:space="preserve"> patient group</w:t>
      </w:r>
      <w:r w:rsidR="001A187F">
        <w:t>s</w:t>
      </w:r>
      <w:r>
        <w:t xml:space="preserve"> in need of particular management.</w:t>
      </w:r>
    </w:p>
    <w:p w14:paraId="1E031B85" w14:textId="27BA78BD" w:rsidR="00E66D1C" w:rsidRDefault="001A187F" w:rsidP="003D5056">
      <w:pPr>
        <w:spacing w:afterLines="40" w:after="96" w:line="480" w:lineRule="auto"/>
      </w:pPr>
      <w:r>
        <w:t>In</w:t>
      </w:r>
      <w:r w:rsidR="00E66D1C">
        <w:t xml:space="preserve"> our </w:t>
      </w:r>
      <w:r>
        <w:t xml:space="preserve">view, </w:t>
      </w:r>
      <w:r w:rsidR="00AF6631">
        <w:t xml:space="preserve">some moves toward both lumping and splitting might be useful.  </w:t>
      </w:r>
      <w:r w:rsidR="00D51F9F">
        <w:t xml:space="preserve">Firstly, </w:t>
      </w:r>
      <w:r w:rsidR="00E66D1C">
        <w:t xml:space="preserve">we </w:t>
      </w:r>
      <w:r w:rsidR="00AF6631">
        <w:t xml:space="preserve">believe that if molecular diagnosis of imprinting disorders </w:t>
      </w:r>
      <w:r w:rsidR="00E23D4A">
        <w:t>used</w:t>
      </w:r>
      <w:r w:rsidR="00AF6631">
        <w:t xml:space="preserve"> a common </w:t>
      </w:r>
      <w:r w:rsidR="00E23D4A">
        <w:t xml:space="preserve">testing </w:t>
      </w:r>
      <w:r w:rsidR="00AF6631">
        <w:t xml:space="preserve">pathway with a shared </w:t>
      </w:r>
      <w:r w:rsidR="00D51F9F">
        <w:t xml:space="preserve">molecular </w:t>
      </w:r>
      <w:r w:rsidR="00AF6631">
        <w:t xml:space="preserve">panel, referral criteria could </w:t>
      </w:r>
      <w:r w:rsidR="00D51F9F">
        <w:t xml:space="preserve">have lower thresholds.  A larger lump of patients would be tested, </w:t>
      </w:r>
      <w:r w:rsidR="00E66D1C">
        <w:t xml:space="preserve">and </w:t>
      </w:r>
      <w:r w:rsidR="00D51F9F">
        <w:t xml:space="preserve">access to testing would be improved for individuals who currently do not meet testing criteria.  Secondly, </w:t>
      </w:r>
      <w:r w:rsidR="00870116">
        <w:t xml:space="preserve">two-part diagnostic description can combine clinical and molecular elements (eg IC1 SRS or upd11 BWS) </w:t>
      </w:r>
      <w:r w:rsidR="00E842B2">
        <w:t xml:space="preserve">in dyadic </w:t>
      </w:r>
      <w:r w:rsidR="00870116">
        <w:t>names</w:t>
      </w:r>
      <w:r w:rsidR="00E842B2">
        <w:t>.</w:t>
      </w:r>
      <w:r w:rsidR="00CA3276">
        <w:fldChar w:fldCharType="begin">
          <w:fldData xml:space="preserve">PEVuZE5vdGU+PENpdGU+PEF1dGhvcj5CaWVzZWNrZXI8L0F1dGhvcj48WWVhcj4yMDIxPC9ZZWFy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==
</w:fldData>
        </w:fldChar>
      </w:r>
      <w:r w:rsidR="00080EF4">
        <w:instrText xml:space="preserve"> ADDIN EN.CITE </w:instrText>
      </w:r>
      <w:r w:rsidR="00080EF4">
        <w:fldChar w:fldCharType="begin">
          <w:fldData xml:space="preserve">PEVuZE5vdGU+PENpdGU+PEF1dGhvcj5CaWVzZWNrZXI8L0F1dGhvcj48WWVhcj4yMDIxPC9ZZWFy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==
</w:fldData>
        </w:fldChar>
      </w:r>
      <w:r w:rsidR="00080EF4">
        <w:instrText xml:space="preserve"> ADDIN EN.CITE.DATA </w:instrText>
      </w:r>
      <w:r w:rsidR="00080EF4">
        <w:fldChar w:fldCharType="end"/>
      </w:r>
      <w:r w:rsidR="00CA3276">
        <w:fldChar w:fldCharType="separate"/>
      </w:r>
      <w:r w:rsidR="00080EF4">
        <w:rPr>
          <w:noProof/>
        </w:rPr>
        <w:t>[73]</w:t>
      </w:r>
      <w:r w:rsidR="00CA3276">
        <w:fldChar w:fldCharType="end"/>
      </w:r>
      <w:r w:rsidR="00E842B2">
        <w:t xml:space="preserve">  This</w:t>
      </w:r>
      <w:r w:rsidR="00870116">
        <w:t xml:space="preserve"> </w:t>
      </w:r>
      <w:r w:rsidR="00B63F7A">
        <w:t xml:space="preserve">may </w:t>
      </w:r>
      <w:r w:rsidR="00745399">
        <w:t xml:space="preserve">be </w:t>
      </w:r>
      <w:r w:rsidR="00870116">
        <w:t xml:space="preserve">particularly </w:t>
      </w:r>
      <w:r w:rsidR="00745399">
        <w:t xml:space="preserve">helpful </w:t>
      </w:r>
      <w:r w:rsidR="00B63F7A">
        <w:t xml:space="preserve">for </w:t>
      </w:r>
      <w:r w:rsidR="00870116">
        <w:t xml:space="preserve">some </w:t>
      </w:r>
      <w:r w:rsidR="00745399">
        <w:t>groups</w:t>
      </w:r>
      <w:r w:rsidR="00B63F7A">
        <w:t xml:space="preserve"> of patients</w:t>
      </w:r>
      <w:r w:rsidR="00E842B2">
        <w:t>: f</w:t>
      </w:r>
      <w:r w:rsidR="00870116">
        <w:t>or example, i</w:t>
      </w:r>
      <w:r w:rsidR="00745399">
        <w:t>ndividuals with</w:t>
      </w:r>
      <w:r w:rsidR="00B63F7A">
        <w:t xml:space="preserve"> a clinical diagnosis </w:t>
      </w:r>
      <w:r w:rsidR="00745399">
        <w:t xml:space="preserve">but negative molecular testing </w:t>
      </w:r>
      <w:r w:rsidR="00B63F7A">
        <w:t xml:space="preserve">may be termed </w:t>
      </w:r>
      <w:r w:rsidR="00745399">
        <w:t>‘</w:t>
      </w:r>
      <w:r w:rsidR="00B63F7A">
        <w:t>clinical</w:t>
      </w:r>
      <w:r w:rsidR="00745399">
        <w:t>’</w:t>
      </w:r>
      <w:r w:rsidR="00B63F7A">
        <w:t xml:space="preserve"> or </w:t>
      </w:r>
      <w:r w:rsidR="00745399">
        <w:t>‘</w:t>
      </w:r>
      <w:r w:rsidR="00B63F7A">
        <w:t>idiopathic</w:t>
      </w:r>
      <w:r w:rsidR="00745399">
        <w:t>’</w:t>
      </w:r>
      <w:r w:rsidR="00B63F7A">
        <w:t xml:space="preserve"> to identify them with the clinical group</w:t>
      </w:r>
      <w:r w:rsidR="00745399">
        <w:t xml:space="preserve"> for management purposes (for example, BWS-clinical)</w:t>
      </w:r>
      <w:r w:rsidR="00E842B2">
        <w:t xml:space="preserve">; </w:t>
      </w:r>
      <w:r w:rsidR="000C745D" w:rsidRPr="000C745D">
        <w:t xml:space="preserve">carriers of CNVs affecting imprinted regions, </w:t>
      </w:r>
      <w:r w:rsidR="000C745D">
        <w:t xml:space="preserve">in whom </w:t>
      </w:r>
      <w:r w:rsidR="000C745D" w:rsidRPr="000C745D">
        <w:t xml:space="preserve">the phenotype might be </w:t>
      </w:r>
      <w:r w:rsidR="000C745D">
        <w:t>modified</w:t>
      </w:r>
      <w:r w:rsidR="000C745D" w:rsidRPr="000C745D">
        <w:t xml:space="preserve"> by the role of further genes in the regions</w:t>
      </w:r>
      <w:r w:rsidR="000C745D">
        <w:t xml:space="preserve">; </w:t>
      </w:r>
      <w:r w:rsidR="00E842B2">
        <w:t xml:space="preserve">or individuals with upd11-BWSp whose only clinical feature is a Wilms’ tumour, who can be </w:t>
      </w:r>
      <w:r w:rsidR="00CB51A7">
        <w:t xml:space="preserve">‘lumped’ </w:t>
      </w:r>
      <w:r w:rsidR="00863CA7">
        <w:t xml:space="preserve">to signify their </w:t>
      </w:r>
      <w:r w:rsidR="00E842B2">
        <w:t>management needs</w:t>
      </w:r>
      <w:r w:rsidR="00830CAC">
        <w:t xml:space="preserve">.  </w:t>
      </w:r>
    </w:p>
    <w:p w14:paraId="198ECBE0" w14:textId="76ADB9C5" w:rsidR="001B3513" w:rsidRDefault="00E66D1C" w:rsidP="003D5056">
      <w:pPr>
        <w:spacing w:afterLines="40" w:after="96" w:line="480" w:lineRule="auto"/>
      </w:pPr>
      <w:r>
        <w:lastRenderedPageBreak/>
        <w:t>However, using genet</w:t>
      </w:r>
      <w:r w:rsidRPr="00B00202">
        <w:t>ic names to define a condition is p</w:t>
      </w:r>
      <w:r w:rsidR="00BE4A78" w:rsidRPr="00B00202">
        <w:t>articularly complex in this gro</w:t>
      </w:r>
      <w:r w:rsidRPr="00B00202">
        <w:t>up of conditions</w:t>
      </w:r>
      <w:r w:rsidR="00BE4A78" w:rsidRPr="00B00202">
        <w:t>.</w:t>
      </w:r>
      <w:r w:rsidRPr="00B00202">
        <w:t xml:space="preserve"> For example</w:t>
      </w:r>
      <w:r w:rsidR="008B3AE9" w:rsidRPr="00B00202">
        <w:t>, p</w:t>
      </w:r>
      <w:r w:rsidR="008A2458" w:rsidRPr="00B00202">
        <w:t xml:space="preserve">eople with </w:t>
      </w:r>
      <w:r w:rsidR="00767BDD">
        <w:t>TS14</w:t>
      </w:r>
      <w:r w:rsidR="008A2458" w:rsidRPr="00B00202">
        <w:t xml:space="preserve"> require </w:t>
      </w:r>
      <w:r w:rsidR="00B45733" w:rsidRPr="00B00202">
        <w:t xml:space="preserve">a </w:t>
      </w:r>
      <w:r w:rsidR="008A2458" w:rsidRPr="00B00202">
        <w:t xml:space="preserve">different </w:t>
      </w:r>
      <w:r w:rsidR="00B45733" w:rsidRPr="00B00202">
        <w:t xml:space="preserve">emphasis  regarding </w:t>
      </w:r>
      <w:r w:rsidR="008A2458" w:rsidRPr="00B00202">
        <w:t xml:space="preserve">clinical interventions from </w:t>
      </w:r>
      <w:r w:rsidR="00B45733" w:rsidRPr="00B00202">
        <w:t xml:space="preserve">those required with </w:t>
      </w:r>
      <w:r w:rsidR="008A2458" w:rsidRPr="00B00202">
        <w:t>SRS</w:t>
      </w:r>
      <w:r w:rsidRPr="00B00202">
        <w:t>- LOM 11p15.5</w:t>
      </w:r>
      <w:r w:rsidR="00B45733" w:rsidRPr="00B00202">
        <w:t>;</w:t>
      </w:r>
      <w:r w:rsidR="008A2458" w:rsidRPr="00B00202">
        <w:t xml:space="preserve"> that </w:t>
      </w:r>
      <w:r w:rsidR="00F70572" w:rsidRPr="00B00202">
        <w:t>may</w:t>
      </w:r>
      <w:r w:rsidR="008A2458" w:rsidRPr="00B00202">
        <w:t xml:space="preserve"> be better served </w:t>
      </w:r>
      <w:r w:rsidR="00984673" w:rsidRPr="00B00202">
        <w:t>by maintaining</w:t>
      </w:r>
      <w:r w:rsidR="008A2458" w:rsidRPr="00B00202">
        <w:t xml:space="preserve"> </w:t>
      </w:r>
      <w:r w:rsidR="00984673" w:rsidRPr="00B00202">
        <w:t xml:space="preserve">the syndromic identity than by </w:t>
      </w:r>
      <w:r w:rsidR="008B3AE9" w:rsidRPr="00B00202">
        <w:t xml:space="preserve">lumping </w:t>
      </w:r>
      <w:r w:rsidR="00767BDD">
        <w:t>TS14</w:t>
      </w:r>
      <w:r w:rsidR="001B3513" w:rsidRPr="00B00202">
        <w:t xml:space="preserve"> into</w:t>
      </w:r>
      <w:r w:rsidR="00984673" w:rsidRPr="00B00202">
        <w:t xml:space="preserve"> </w:t>
      </w:r>
      <w:r w:rsidR="001B3513" w:rsidRPr="00B00202">
        <w:t>a</w:t>
      </w:r>
      <w:r w:rsidR="00984673" w:rsidRPr="00B00202">
        <w:t xml:space="preserve"> spectrum designation of</w:t>
      </w:r>
      <w:r w:rsidR="008A2458" w:rsidRPr="00B00202">
        <w:t xml:space="preserve"> SRS-14q</w:t>
      </w:r>
      <w:r w:rsidR="00E0452A" w:rsidRPr="00B00202">
        <w:t xml:space="preserve">.  </w:t>
      </w:r>
      <w:r w:rsidR="00EB1EA7" w:rsidRPr="00B00202">
        <w:t xml:space="preserve">For example patients with </w:t>
      </w:r>
      <w:r w:rsidR="00767BDD">
        <w:t>TS14</w:t>
      </w:r>
      <w:r w:rsidR="00EB1EA7" w:rsidRPr="00B00202">
        <w:t xml:space="preserve"> have a particular issue with premature puberty that can be as early as 3 years of age. </w:t>
      </w:r>
      <w:r w:rsidR="00767BDD">
        <w:t>I</w:t>
      </w:r>
      <w:r w:rsidR="00EB1EA7" w:rsidRPr="00B00202">
        <w:t xml:space="preserve">n addition to hypotonia, </w:t>
      </w:r>
      <w:r w:rsidR="00767BDD">
        <w:t xml:space="preserve">that </w:t>
      </w:r>
      <w:r w:rsidR="00EB1EA7" w:rsidRPr="00B00202">
        <w:t xml:space="preserve">have concern regarding weight gain in older childhood and it is probable that they require a more rigorous nutritional intervention. </w:t>
      </w:r>
      <w:r w:rsidR="00BE4A78" w:rsidRPr="00B00202">
        <w:t xml:space="preserve">Different aberrations on 14q </w:t>
      </w:r>
      <w:r w:rsidR="00FF6578" w:rsidRPr="00B00202">
        <w:t>(eg</w:t>
      </w:r>
      <w:r w:rsidR="00BE4A78" w:rsidRPr="00B00202">
        <w:t xml:space="preserve"> </w:t>
      </w:r>
      <w:r w:rsidR="00767BDD">
        <w:t>upd14mat</w:t>
      </w:r>
      <w:r w:rsidR="00BE4A78" w:rsidRPr="00B00202">
        <w:t>, LOM14q32</w:t>
      </w:r>
      <w:r w:rsidR="00FF6578" w:rsidRPr="00B00202">
        <w:t>,</w:t>
      </w:r>
      <w:r w:rsidR="00BE4A78" w:rsidRPr="00B00202">
        <w:t xml:space="preserve"> etc</w:t>
      </w:r>
      <w:r w:rsidR="00FF6578" w:rsidRPr="00B00202">
        <w:t>)</w:t>
      </w:r>
      <w:r w:rsidR="00BE4A78" w:rsidRPr="00B00202">
        <w:t xml:space="preserve"> have potentially different prognos</w:t>
      </w:r>
      <w:r w:rsidR="00767BDD">
        <w:t>e</w:t>
      </w:r>
      <w:r w:rsidR="00BE4A78" w:rsidRPr="00B00202">
        <w:t xml:space="preserve">s but </w:t>
      </w:r>
      <w:r w:rsidR="00BE4A78" w:rsidRPr="00251589">
        <w:t xml:space="preserve">precise </w:t>
      </w:r>
      <w:r w:rsidRPr="00251589">
        <w:t>g</w:t>
      </w:r>
      <w:r w:rsidR="00BE4A78" w:rsidRPr="00251589">
        <w:t>enetic classification</w:t>
      </w:r>
      <w:r w:rsidR="00FF6578" w:rsidRPr="00251589">
        <w:t>s</w:t>
      </w:r>
      <w:r w:rsidR="00BE4A78" w:rsidRPr="00251589">
        <w:t xml:space="preserve"> make comprehension difficult and may mean that the key long term medical issues in </w:t>
      </w:r>
      <w:r w:rsidR="00767BDD">
        <w:t>TS14</w:t>
      </w:r>
      <w:r w:rsidR="00BE4A78" w:rsidRPr="00251589">
        <w:t xml:space="preserve"> such as premature puberty and metabolic imbalance seen in this group as a whole, are not recognised by taking the splitting approach to its extremes</w:t>
      </w:r>
      <w:r w:rsidRPr="00251589">
        <w:t>.</w:t>
      </w:r>
      <w:r>
        <w:t xml:space="preserve"> </w:t>
      </w:r>
    </w:p>
    <w:p w14:paraId="7780870C" w14:textId="11987D69" w:rsidR="00F70572" w:rsidRDefault="00DF51F9" w:rsidP="003D5056">
      <w:pPr>
        <w:spacing w:afterLines="60" w:after="144" w:line="480" w:lineRule="auto"/>
      </w:pPr>
      <w:r>
        <w:t>We believe it is time to revisit the SRS consensus guidelines, to re-validate the central axiom that the diagnosis is clinical</w:t>
      </w:r>
      <w:r w:rsidR="00A126B6">
        <w:t xml:space="preserve"> and</w:t>
      </w:r>
      <w:r>
        <w:t xml:space="preserve"> to </w:t>
      </w:r>
      <w:r w:rsidR="003A3EC6">
        <w:t>decide</w:t>
      </w:r>
      <w:r>
        <w:t xml:space="preserve"> which epigenetic and genetic changes lie within SRS</w:t>
      </w:r>
      <w:r w:rsidR="00A126B6">
        <w:t xml:space="preserve"> </w:t>
      </w:r>
      <w:r w:rsidR="00D35FFD">
        <w:t>and set the agenda for translational research</w:t>
      </w:r>
      <w:r w:rsidR="00363D35">
        <w:t xml:space="preserve">.  </w:t>
      </w:r>
      <w:r w:rsidR="00415140">
        <w:t>Our final key message is that imprinting disorders are an under-recognised cause of growth and developmental disorders.  P</w:t>
      </w:r>
      <w:r w:rsidR="00BE4A78">
        <w:t xml:space="preserve">atients with </w:t>
      </w:r>
      <w:r w:rsidR="003C7D3F">
        <w:t xml:space="preserve">prenatal onset of </w:t>
      </w:r>
      <w:r w:rsidR="00BE4A78">
        <w:t xml:space="preserve">overgrowth or restricted growth where the cause has not been determined should be investigated for an imprinting disorder. </w:t>
      </w:r>
    </w:p>
    <w:p w14:paraId="6468152B" w14:textId="7546262A" w:rsidR="00DB2B91" w:rsidRDefault="00DB2B91" w:rsidP="003D5056">
      <w:pPr>
        <w:spacing w:line="480" w:lineRule="auto"/>
      </w:pPr>
      <w:r>
        <w:br w:type="page"/>
      </w:r>
    </w:p>
    <w:p w14:paraId="67C045B4" w14:textId="093D253C" w:rsidR="00EF13CF" w:rsidRDefault="001D3C3D" w:rsidP="003D5056">
      <w:pPr>
        <w:pStyle w:val="Heading2"/>
        <w:spacing w:line="480" w:lineRule="auto"/>
      </w:pPr>
      <w:r>
        <w:lastRenderedPageBreak/>
        <w:t>References</w:t>
      </w:r>
    </w:p>
    <w:p w14:paraId="0C21F9F2" w14:textId="3CF87A16" w:rsidR="00767BDD" w:rsidRPr="00767BDD" w:rsidRDefault="00EF13CF" w:rsidP="00767BDD">
      <w:pPr>
        <w:pStyle w:val="EndNoteBibliography"/>
        <w:ind w:left="720" w:hanging="720"/>
        <w:rPr>
          <w:noProof/>
        </w:rPr>
      </w:pPr>
      <w:r>
        <w:fldChar w:fldCharType="begin"/>
      </w:r>
      <w:r>
        <w:instrText xml:space="preserve"> ADDIN EN.REFLIST </w:instrText>
      </w:r>
      <w:r>
        <w:fldChar w:fldCharType="separate"/>
      </w:r>
      <w:r w:rsidR="00767BDD" w:rsidRPr="00767BDD">
        <w:rPr>
          <w:noProof/>
        </w:rPr>
        <w:t>1. Brioude F, Kalish JM, Mussa A, Foster AC, Bliek J, Ferrero GB, Boonen SE, Baker R, Bertoletti M, Cocchi G, Coze C, De Pellegrin M, Hussain K, Krajewska-Walasek M, Kratz CP, Le Bouc Y, Maas SM, Ounap K, Peruzzi L, Rossignol S, Russo S, Shipster C, Skorka A, Tatton-Brown K, Tenorio J, Tortora C, Gronskov K, Netchine I, Hennekam RC, Prawitt D, Tumer Z, Eggermann T, Mackay DJG, Riccio A, Maher ER. Beckwith wiedemann syndrome: First international consensus regarding diagnosis and clinical management. Hormone Research in Paediatrics 2018;</w:t>
      </w:r>
      <w:r w:rsidR="00767BDD" w:rsidRPr="00767BDD">
        <w:rPr>
          <w:b/>
          <w:noProof/>
        </w:rPr>
        <w:t>90</w:t>
      </w:r>
      <w:r w:rsidR="00767BDD" w:rsidRPr="00767BDD">
        <w:rPr>
          <w:noProof/>
        </w:rPr>
        <w:t xml:space="preserve">(Supplement 1):427-28 doi: </w:t>
      </w:r>
      <w:hyperlink r:id="rId9" w:history="1">
        <w:r w:rsidR="00767BDD" w:rsidRPr="00767BDD">
          <w:rPr>
            <w:rStyle w:val="Hyperlink"/>
            <w:noProof/>
          </w:rPr>
          <w:t>http://dx.doi.org/10.1159/000492307published</w:t>
        </w:r>
      </w:hyperlink>
      <w:r w:rsidR="00767BDD" w:rsidRPr="00767BDD">
        <w:rPr>
          <w:noProof/>
        </w:rPr>
        <w:t xml:space="preserve"> Online First: Epub Date]|.</w:t>
      </w:r>
    </w:p>
    <w:p w14:paraId="42F727B1" w14:textId="20613C2E" w:rsidR="00767BDD" w:rsidRPr="00767BDD" w:rsidRDefault="00767BDD" w:rsidP="00767BDD">
      <w:pPr>
        <w:pStyle w:val="EndNoteBibliography"/>
        <w:ind w:left="720" w:hanging="720"/>
        <w:rPr>
          <w:noProof/>
        </w:rPr>
      </w:pPr>
      <w:r w:rsidRPr="00767BDD">
        <w:rPr>
          <w:noProof/>
        </w:rPr>
        <w:t>2. Yakoreva M, Kahre T, Zordania R, Reinson K, Teek R, Tillmann V, Peet A, Oiglane-Shlik E, Pajusalu S, Murumets U, Vals MA, Mee P, Wojcik MH, Ounap K. A retrospective analysis of the prevalence of imprinting disorders in Estonia from 1998 to 2016. European Journal of Human Genetics 2019;</w:t>
      </w:r>
      <w:r w:rsidRPr="00767BDD">
        <w:rPr>
          <w:b/>
          <w:noProof/>
        </w:rPr>
        <w:t>27</w:t>
      </w:r>
      <w:r w:rsidRPr="00767BDD">
        <w:rPr>
          <w:noProof/>
        </w:rPr>
        <w:t xml:space="preserve">(11):1649-58 doi: </w:t>
      </w:r>
      <w:hyperlink r:id="rId10" w:history="1">
        <w:r w:rsidRPr="00767BDD">
          <w:rPr>
            <w:rStyle w:val="Hyperlink"/>
            <w:noProof/>
          </w:rPr>
          <w:t>http://dx.doi.org/10.1038/s41431-019-0446-xpublished</w:t>
        </w:r>
      </w:hyperlink>
      <w:r w:rsidRPr="00767BDD">
        <w:rPr>
          <w:noProof/>
        </w:rPr>
        <w:t xml:space="preserve"> Online First: Epub Date]|.</w:t>
      </w:r>
    </w:p>
    <w:p w14:paraId="4FD46FBA" w14:textId="51BF1352" w:rsidR="00767BDD" w:rsidRPr="00767BDD" w:rsidRDefault="00767BDD" w:rsidP="00767BDD">
      <w:pPr>
        <w:pStyle w:val="EndNoteBibliography"/>
        <w:ind w:left="720" w:hanging="720"/>
        <w:rPr>
          <w:noProof/>
        </w:rPr>
      </w:pPr>
      <w:r w:rsidRPr="00767BDD">
        <w:rPr>
          <w:noProof/>
        </w:rPr>
        <w:t>3. Wakeling EL, Brioude F, Lokulo-Sodipe O, O'Connell SM, Salem J, Bliek J, Canton APM, Chrzanowska KH, Davies JH, Dias RP, Dubern B, Elbracht M, Giabicani E, Grimberg A, Gronskov K, Hokken-Koelega ACS, Jorge AA, Kagami M, Linglart A, Maghnie M, Mohnike K, Monk D, Moore GE, Murray PG, Ogata T, Petit IO, Russo S, Said E, Toumba M, Tumer Z, Binder G, Eggermann T, Harbison MD, Temple IK, Mackay DJG, Netchine I. Diagnosis and management of Silver-Russell syndrome: First international consensus statement. Nature Reviews Endocrinology 2017;</w:t>
      </w:r>
      <w:r w:rsidRPr="00767BDD">
        <w:rPr>
          <w:b/>
          <w:noProof/>
        </w:rPr>
        <w:t>13</w:t>
      </w:r>
      <w:r w:rsidRPr="00767BDD">
        <w:rPr>
          <w:noProof/>
        </w:rPr>
        <w:t xml:space="preserve">(2):105-24 doi: </w:t>
      </w:r>
      <w:hyperlink r:id="rId11" w:history="1">
        <w:r w:rsidRPr="00767BDD">
          <w:rPr>
            <w:rStyle w:val="Hyperlink"/>
            <w:noProof/>
          </w:rPr>
          <w:t>http://dx.doi.org/10.1038/nrendo.2016.138published</w:t>
        </w:r>
      </w:hyperlink>
      <w:r w:rsidRPr="00767BDD">
        <w:rPr>
          <w:noProof/>
        </w:rPr>
        <w:t xml:space="preserve"> Online First: Epub Date]|.</w:t>
      </w:r>
    </w:p>
    <w:p w14:paraId="00E91614" w14:textId="77777777" w:rsidR="00767BDD" w:rsidRPr="00767BDD" w:rsidRDefault="00767BDD" w:rsidP="00767BDD">
      <w:pPr>
        <w:pStyle w:val="EndNoteBibliography"/>
        <w:ind w:left="720" w:hanging="720"/>
        <w:rPr>
          <w:noProof/>
        </w:rPr>
      </w:pPr>
      <w:r w:rsidRPr="00767BDD">
        <w:rPr>
          <w:noProof/>
        </w:rPr>
        <w:t>4. Azzi S, Salem J, Thibaud N, Chantot-Bastaraud S, Lieber E, Netchine I, Harbison MD. A prospective study validating a clinical scoring system and demonstrating phenotypical-genotypical correlations in Silver-Russell syndrome. Journal of Medical Genetics 2015;</w:t>
      </w:r>
      <w:r w:rsidRPr="00767BDD">
        <w:rPr>
          <w:b/>
          <w:noProof/>
        </w:rPr>
        <w:t>52</w:t>
      </w:r>
      <w:r w:rsidRPr="00767BDD">
        <w:rPr>
          <w:noProof/>
        </w:rPr>
        <w:t>(7):446-53 doi: 10.1136/jmedgenet-2014-102979published Online First: Epub Date]|.</w:t>
      </w:r>
    </w:p>
    <w:p w14:paraId="68DAEFC1" w14:textId="77777777" w:rsidR="00767BDD" w:rsidRPr="00767BDD" w:rsidRDefault="00767BDD" w:rsidP="00767BDD">
      <w:pPr>
        <w:pStyle w:val="EndNoteBibliography"/>
        <w:ind w:left="720" w:hanging="720"/>
        <w:rPr>
          <w:noProof/>
        </w:rPr>
      </w:pPr>
      <w:r w:rsidRPr="00767BDD">
        <w:rPr>
          <w:noProof/>
        </w:rPr>
        <w:t>5. Kotzot D, Schmitt S, Bernasconi F, Robinson WP, Lurie IW, Ilyina H, Mehes K, Hamel BC, Otten BJ, Hergersberg M, et al. Uniparental disomy 7 in Silver-Russell syndrome and primordial growth retardation. Hum Mol Genet 1995;</w:t>
      </w:r>
      <w:r w:rsidRPr="00767BDD">
        <w:rPr>
          <w:b/>
          <w:noProof/>
        </w:rPr>
        <w:t>4</w:t>
      </w:r>
      <w:r w:rsidRPr="00767BDD">
        <w:rPr>
          <w:noProof/>
        </w:rPr>
        <w:t>(4):583-7 doi: 10.1093/hmg/4.4.583published Online First: Epub Date]|.</w:t>
      </w:r>
    </w:p>
    <w:p w14:paraId="2AFFB94A" w14:textId="77777777" w:rsidR="00767BDD" w:rsidRPr="00767BDD" w:rsidRDefault="00767BDD" w:rsidP="00767BDD">
      <w:pPr>
        <w:pStyle w:val="EndNoteBibliography"/>
        <w:ind w:left="720" w:hanging="720"/>
        <w:rPr>
          <w:noProof/>
        </w:rPr>
      </w:pPr>
      <w:r w:rsidRPr="00767BDD">
        <w:rPr>
          <w:noProof/>
        </w:rPr>
        <w:t>6. Gicquel C, Rossignol S, Cabrol S, Houang M, Steunou V, Barbu V, Danton F, Thibaud N, Le Merrer M, Burglen L, Bertrand A-M, Netchine I, Le Bouc Y. Epimutation of the telomeric imprinting center region on chromosome 11p15 in Silver-Russell syndrome. Nature genetics 2005;</w:t>
      </w:r>
      <w:r w:rsidRPr="00767BDD">
        <w:rPr>
          <w:b/>
          <w:noProof/>
        </w:rPr>
        <w:t>37</w:t>
      </w:r>
      <w:r w:rsidRPr="00767BDD">
        <w:rPr>
          <w:noProof/>
        </w:rPr>
        <w:t xml:space="preserve">(9):1003-7 </w:t>
      </w:r>
    </w:p>
    <w:p w14:paraId="3E149AFD" w14:textId="437AE391" w:rsidR="00767BDD" w:rsidRPr="00767BDD" w:rsidRDefault="00767BDD" w:rsidP="00767BDD">
      <w:pPr>
        <w:pStyle w:val="EndNoteBibliography"/>
        <w:ind w:left="720" w:hanging="720"/>
        <w:rPr>
          <w:noProof/>
        </w:rPr>
      </w:pPr>
      <w:r w:rsidRPr="00767BDD">
        <w:rPr>
          <w:noProof/>
        </w:rPr>
        <w:t>7. Wesseler K, Kraft F, Eggermann T. Molecular and clinical opposite findings in 11p15.5 associated imprinting disorders: Characterization of basic mechanisms to improve clinical management. International Journal of Molecular Sciences 2019;</w:t>
      </w:r>
      <w:r w:rsidRPr="00767BDD">
        <w:rPr>
          <w:b/>
          <w:noProof/>
        </w:rPr>
        <w:t>20</w:t>
      </w:r>
      <w:r w:rsidRPr="00767BDD">
        <w:rPr>
          <w:noProof/>
        </w:rPr>
        <w:t xml:space="preserve">(17):4219 doi: </w:t>
      </w:r>
      <w:hyperlink r:id="rId12" w:history="1">
        <w:r w:rsidRPr="00767BDD">
          <w:rPr>
            <w:rStyle w:val="Hyperlink"/>
            <w:noProof/>
          </w:rPr>
          <w:t>http://dx.doi.org/10.3390/ijms20174219published</w:t>
        </w:r>
      </w:hyperlink>
      <w:r w:rsidRPr="00767BDD">
        <w:rPr>
          <w:noProof/>
        </w:rPr>
        <w:t xml:space="preserve"> Online First: Epub Date]|.</w:t>
      </w:r>
    </w:p>
    <w:p w14:paraId="57BE49F3" w14:textId="73A6A804" w:rsidR="00767BDD" w:rsidRPr="00767BDD" w:rsidRDefault="00767BDD" w:rsidP="00767BDD">
      <w:pPr>
        <w:pStyle w:val="EndNoteBibliography"/>
        <w:ind w:left="720" w:hanging="720"/>
        <w:rPr>
          <w:noProof/>
        </w:rPr>
      </w:pPr>
      <w:r w:rsidRPr="00767BDD">
        <w:rPr>
          <w:noProof/>
        </w:rPr>
        <w:t xml:space="preserve">8. Eggermann T, Bruck J, Knopp C, Fekete G, Kratz C, Tasic V, Kurth I, Elbracht M, Eggermann K, Begemann M. Need for a precise molecular diagnosis in Beckwith-Wiedemann and Silver-Russell syndrome: what has to be considered and why it is important. Journal of Molecular Medicine 2020 doi: </w:t>
      </w:r>
      <w:hyperlink r:id="rId13" w:history="1">
        <w:r w:rsidRPr="00767BDD">
          <w:rPr>
            <w:rStyle w:val="Hyperlink"/>
            <w:noProof/>
          </w:rPr>
          <w:t>http://dx.doi.org/10.1007/s00109-020-01966-zpublished</w:t>
        </w:r>
      </w:hyperlink>
      <w:r w:rsidRPr="00767BDD">
        <w:rPr>
          <w:noProof/>
        </w:rPr>
        <w:t xml:space="preserve"> Online First: Epub Date]|.</w:t>
      </w:r>
    </w:p>
    <w:p w14:paraId="7BFBB505" w14:textId="77777777" w:rsidR="00767BDD" w:rsidRPr="00767BDD" w:rsidRDefault="00767BDD" w:rsidP="00767BDD">
      <w:pPr>
        <w:pStyle w:val="EndNoteBibliography"/>
        <w:ind w:left="720" w:hanging="720"/>
        <w:rPr>
          <w:noProof/>
        </w:rPr>
      </w:pPr>
      <w:r w:rsidRPr="00767BDD">
        <w:rPr>
          <w:noProof/>
        </w:rPr>
        <w:t xml:space="preserve">9. Brioude F, Oliver-Petit I, Blaise A, Rossignol S, Le Jule M, Thibaud N, Praz F, Faussat AM, Tauber M, Bouc YL, Netchine I. CDKN1C mutation in the PCNA domain is a new </w:t>
      </w:r>
      <w:r w:rsidRPr="00767BDD">
        <w:rPr>
          <w:noProof/>
        </w:rPr>
        <w:lastRenderedPageBreak/>
        <w:t>mechanism for Silver-Russell syndrome. Hormone Research in Paediatrics 2013;</w:t>
      </w:r>
      <w:r w:rsidRPr="00767BDD">
        <w:rPr>
          <w:b/>
          <w:noProof/>
        </w:rPr>
        <w:t>80</w:t>
      </w:r>
      <w:r w:rsidRPr="00767BDD">
        <w:rPr>
          <w:noProof/>
        </w:rPr>
        <w:t xml:space="preserve">(SUPPL. 1):38 </w:t>
      </w:r>
    </w:p>
    <w:p w14:paraId="7516AD76" w14:textId="77777777" w:rsidR="00767BDD" w:rsidRPr="00767BDD" w:rsidRDefault="00767BDD" w:rsidP="00767BDD">
      <w:pPr>
        <w:pStyle w:val="EndNoteBibliography"/>
        <w:ind w:left="720" w:hanging="720"/>
        <w:rPr>
          <w:noProof/>
        </w:rPr>
      </w:pPr>
      <w:r w:rsidRPr="00767BDD">
        <w:rPr>
          <w:noProof/>
        </w:rPr>
        <w:t>10. Monk D, Mackay DJG, Eggermann T, Maher ER, Riccio A. Genomic imprinting disorders: lessons on how genome, epigenome and environment interact. Nature Reviews Genetics 2019;</w:t>
      </w:r>
      <w:r w:rsidRPr="00767BDD">
        <w:rPr>
          <w:b/>
          <w:noProof/>
        </w:rPr>
        <w:t>20</w:t>
      </w:r>
      <w:r w:rsidRPr="00767BDD">
        <w:rPr>
          <w:noProof/>
        </w:rPr>
        <w:t>(4):235-48 doi: 10.1038/s41576-018-0092-0published Online First: Epub Date]|.</w:t>
      </w:r>
    </w:p>
    <w:p w14:paraId="75F3B5D8" w14:textId="3D30F1ED" w:rsidR="00767BDD" w:rsidRPr="00767BDD" w:rsidRDefault="00767BDD" w:rsidP="00767BDD">
      <w:pPr>
        <w:pStyle w:val="EndNoteBibliography"/>
        <w:ind w:left="720" w:hanging="720"/>
        <w:rPr>
          <w:noProof/>
        </w:rPr>
      </w:pPr>
      <w:r w:rsidRPr="00767BDD">
        <w:rPr>
          <w:noProof/>
        </w:rPr>
        <w:t>11. Demars J, Shmela ME, Rossignol S, Okabe J, Netchine I, Azzi S, Cabrol S, le Caignec C, David A, le Bouc Y, El-Osta A, Gicquel C. Analysis of the IGF2/H19 imprinting control region uncovers new genetic defects, including mutations of OCT-binding sequences, in patients with 11p15 fetal growth disorders. Human Molecular Genetics 2010;</w:t>
      </w:r>
      <w:r w:rsidRPr="00767BDD">
        <w:rPr>
          <w:b/>
          <w:noProof/>
        </w:rPr>
        <w:t>19</w:t>
      </w:r>
      <w:r w:rsidRPr="00767BDD">
        <w:rPr>
          <w:noProof/>
        </w:rPr>
        <w:t xml:space="preserve">(5):803-14 doi: </w:t>
      </w:r>
      <w:hyperlink r:id="rId14" w:history="1">
        <w:r w:rsidRPr="00767BDD">
          <w:rPr>
            <w:rStyle w:val="Hyperlink"/>
            <w:noProof/>
          </w:rPr>
          <w:t>http://dx.doi.org/10.1093/hmg/ddp549published</w:t>
        </w:r>
      </w:hyperlink>
      <w:r w:rsidRPr="00767BDD">
        <w:rPr>
          <w:noProof/>
        </w:rPr>
        <w:t xml:space="preserve"> Online First: Epub Date]|.</w:t>
      </w:r>
    </w:p>
    <w:p w14:paraId="19A9F821" w14:textId="4DB0010C" w:rsidR="00767BDD" w:rsidRPr="00767BDD" w:rsidRDefault="00767BDD" w:rsidP="00767BDD">
      <w:pPr>
        <w:pStyle w:val="EndNoteBibliography"/>
        <w:ind w:left="720" w:hanging="720"/>
        <w:rPr>
          <w:noProof/>
        </w:rPr>
      </w:pPr>
      <w:r w:rsidRPr="00767BDD">
        <w:rPr>
          <w:noProof/>
        </w:rPr>
        <w:t>12. Demars J, Shmela ME, Khan AW, Lee KS, Azzi S, Dehais P, Netchine I, Rossignol S, Le Bouc Y, El-Osta A, Gicquel C. Genetic variants within the second intron of the KCNQ1 gene affect CTCF binding and confer a risk of Beckwith-Wiedemann syndrome upon maternal transmission. Journal of medical genetics 2014;</w:t>
      </w:r>
      <w:r w:rsidRPr="00767BDD">
        <w:rPr>
          <w:b/>
          <w:noProof/>
        </w:rPr>
        <w:t>51</w:t>
      </w:r>
      <w:r w:rsidRPr="00767BDD">
        <w:rPr>
          <w:noProof/>
        </w:rPr>
        <w:t xml:space="preserve">(8):502-11 doi: </w:t>
      </w:r>
      <w:hyperlink r:id="rId15" w:history="1">
        <w:r w:rsidRPr="00767BDD">
          <w:rPr>
            <w:rStyle w:val="Hyperlink"/>
            <w:noProof/>
          </w:rPr>
          <w:t>https://dx.doi.org/10.1136/jmedgenet-2014-102368published</w:t>
        </w:r>
      </w:hyperlink>
      <w:r w:rsidRPr="00767BDD">
        <w:rPr>
          <w:noProof/>
        </w:rPr>
        <w:t xml:space="preserve"> Online First: Epub Date]|.</w:t>
      </w:r>
    </w:p>
    <w:p w14:paraId="001126FC" w14:textId="67E615A0" w:rsidR="00767BDD" w:rsidRPr="00767BDD" w:rsidRDefault="00767BDD" w:rsidP="00767BDD">
      <w:pPr>
        <w:pStyle w:val="EndNoteBibliography"/>
        <w:ind w:left="720" w:hanging="720"/>
        <w:rPr>
          <w:noProof/>
        </w:rPr>
      </w:pPr>
      <w:r w:rsidRPr="00767BDD">
        <w:rPr>
          <w:noProof/>
        </w:rPr>
        <w:t>13. Brioude F, Netchine I, Praz F, Le Jule M, Calmel C, Lacombe D, Edery P, Catala M, Odent S, Isidor B, Lyonnet S, Sigaudy S, Leheup B, Audebert-Bellanger S, Burglen L, Giuliano F, Alessandri JL, Cormier-Daire V, Laffargue F, Blesson S, Coupier I, Lespinasse J, Blanchet P, Boute O, Baumann C, Polak M, Doray B, Verloes A, Viot G, Le Bouc Y, Rossignol S. Mutations of the Imprinted CDKN1C Gene as a Cause of the Overgrowth Beckwith-Wiedemann Syndrome: Clinical Spectrum and Functional Characterization. Human Mutation 2015;</w:t>
      </w:r>
      <w:r w:rsidRPr="00767BDD">
        <w:rPr>
          <w:b/>
          <w:noProof/>
        </w:rPr>
        <w:t>36</w:t>
      </w:r>
      <w:r w:rsidRPr="00767BDD">
        <w:rPr>
          <w:noProof/>
        </w:rPr>
        <w:t xml:space="preserve">(9):894-902 doi: </w:t>
      </w:r>
      <w:hyperlink r:id="rId16" w:history="1">
        <w:r w:rsidRPr="00767BDD">
          <w:rPr>
            <w:rStyle w:val="Hyperlink"/>
            <w:noProof/>
          </w:rPr>
          <w:t>http://dx.doi.org/10.1002/humu.22824published</w:t>
        </w:r>
      </w:hyperlink>
      <w:r w:rsidRPr="00767BDD">
        <w:rPr>
          <w:noProof/>
        </w:rPr>
        <w:t xml:space="preserve"> Online First: Epub Date]|.</w:t>
      </w:r>
    </w:p>
    <w:p w14:paraId="13A5B069" w14:textId="77777777" w:rsidR="00767BDD" w:rsidRPr="00767BDD" w:rsidRDefault="00767BDD" w:rsidP="00767BDD">
      <w:pPr>
        <w:pStyle w:val="EndNoteBibliography"/>
        <w:ind w:left="720" w:hanging="720"/>
        <w:rPr>
          <w:noProof/>
        </w:rPr>
      </w:pPr>
      <w:r w:rsidRPr="00767BDD">
        <w:rPr>
          <w:noProof/>
        </w:rPr>
        <w:t>14. Lee MP, DeBaun MR, Mitsuya K, Galonek HL, Brandenburg S, Oshimura M, Feinberg AP. Loss of imprinting of a paternally expressed transcript, with antisense orientation to KVLQT1, occurs frequently in Beckwith-Wiedemann syndrome and is independent of insulin-like growth factor II imprinting. Proc Natl Acad Sci U S A 1999;</w:t>
      </w:r>
      <w:r w:rsidRPr="00767BDD">
        <w:rPr>
          <w:b/>
          <w:noProof/>
        </w:rPr>
        <w:t>96</w:t>
      </w:r>
      <w:r w:rsidRPr="00767BDD">
        <w:rPr>
          <w:noProof/>
        </w:rPr>
        <w:t>(9):5203-8 doi: 10.1073/pnas.96.9.5203published Online First: Epub Date]|.</w:t>
      </w:r>
    </w:p>
    <w:p w14:paraId="1939E327" w14:textId="77777777" w:rsidR="00767BDD" w:rsidRPr="00767BDD" w:rsidRDefault="00767BDD" w:rsidP="00767BDD">
      <w:pPr>
        <w:pStyle w:val="EndNoteBibliography"/>
        <w:ind w:left="720" w:hanging="720"/>
        <w:rPr>
          <w:noProof/>
        </w:rPr>
      </w:pPr>
      <w:r w:rsidRPr="00767BDD">
        <w:rPr>
          <w:noProof/>
        </w:rPr>
        <w:t>15. Reik W, Brown KW, Schneid H, Le Bouc Y, Bickmore W, Maher ER. Imprinting mutations in the Beckwith-Wiedemann syndrome suggested by altered imprinting pattern in the IGF2-H19 domain. Hum Mol Genet 1995;</w:t>
      </w:r>
      <w:r w:rsidRPr="00767BDD">
        <w:rPr>
          <w:b/>
          <w:noProof/>
        </w:rPr>
        <w:t>4</w:t>
      </w:r>
      <w:r w:rsidRPr="00767BDD">
        <w:rPr>
          <w:noProof/>
        </w:rPr>
        <w:t>(12):2379-85 doi: 10.1093/hmg/4.12.2379published Online First: Epub Date]|.</w:t>
      </w:r>
    </w:p>
    <w:p w14:paraId="2A4A8445" w14:textId="77777777" w:rsidR="00767BDD" w:rsidRPr="00767BDD" w:rsidRDefault="00767BDD" w:rsidP="00767BDD">
      <w:pPr>
        <w:pStyle w:val="EndNoteBibliography"/>
        <w:ind w:left="720" w:hanging="720"/>
        <w:rPr>
          <w:noProof/>
        </w:rPr>
      </w:pPr>
      <w:r w:rsidRPr="00767BDD">
        <w:rPr>
          <w:noProof/>
        </w:rPr>
        <w:t>16. Smilinich NJ, Day CD, Fitzpatrick GV, Caldwell GM, Lossie AC, Cooper PR, Smallwood AC, Joyce JA, Schofield PN, Reik W, Nicholls RD, Weksberg R, Driscoll DJ, Maher ER, Shows TB, Higgins MJ. A maternally methylated CpG island in KvLQT1 is associated with an antisense paternal transcript and loss of imprinting in Beckwith-Wiedemann syndrome. Proc Natl Acad Sci U S A 1999;</w:t>
      </w:r>
      <w:r w:rsidRPr="00767BDD">
        <w:rPr>
          <w:b/>
          <w:noProof/>
        </w:rPr>
        <w:t>96</w:t>
      </w:r>
      <w:r w:rsidRPr="00767BDD">
        <w:rPr>
          <w:noProof/>
        </w:rPr>
        <w:t>(14):8064-9 doi: 10.1073/pnas.96.14.8064published Online First: Epub Date]|.</w:t>
      </w:r>
    </w:p>
    <w:p w14:paraId="05FF1CFD" w14:textId="77777777" w:rsidR="00767BDD" w:rsidRPr="00767BDD" w:rsidRDefault="00767BDD" w:rsidP="00767BDD">
      <w:pPr>
        <w:pStyle w:val="EndNoteBibliography"/>
        <w:ind w:left="720" w:hanging="720"/>
        <w:rPr>
          <w:noProof/>
        </w:rPr>
      </w:pPr>
      <w:r w:rsidRPr="00767BDD">
        <w:rPr>
          <w:noProof/>
        </w:rPr>
        <w:t>17. Henry I, Bonaiti-Pellie C, Chehensse V, Beldjord C, Schwartz C, Utermann G, Junien C. Uniparental paternal disomy in a genetic cancer-predisposing syndrome. Nature 1991;</w:t>
      </w:r>
      <w:r w:rsidRPr="00767BDD">
        <w:rPr>
          <w:b/>
          <w:noProof/>
        </w:rPr>
        <w:t>351</w:t>
      </w:r>
      <w:r w:rsidRPr="00767BDD">
        <w:rPr>
          <w:noProof/>
        </w:rPr>
        <w:t>(6328):665-7 doi: 10.1038/351665a0published Online First: Epub Date]|.</w:t>
      </w:r>
    </w:p>
    <w:p w14:paraId="56BD2B53" w14:textId="639C3ED8" w:rsidR="00767BDD" w:rsidRPr="00767BDD" w:rsidRDefault="00767BDD" w:rsidP="00767BDD">
      <w:pPr>
        <w:pStyle w:val="EndNoteBibliography"/>
        <w:ind w:left="720" w:hanging="720"/>
        <w:rPr>
          <w:noProof/>
        </w:rPr>
      </w:pPr>
      <w:r w:rsidRPr="00767BDD">
        <w:rPr>
          <w:noProof/>
        </w:rPr>
        <w:t xml:space="preserve">18. Bullman H, Lever M, Robinson DO, Mackay DJG, Holder SE, Wakeling EL. Mosaic maternal uniparental disomy of chromosome 11 in a patient with Silver-Russell </w:t>
      </w:r>
      <w:r w:rsidRPr="00767BDD">
        <w:rPr>
          <w:noProof/>
        </w:rPr>
        <w:lastRenderedPageBreak/>
        <w:t>syndrome. Journal of Medical Genetics 2008;</w:t>
      </w:r>
      <w:r w:rsidRPr="00767BDD">
        <w:rPr>
          <w:b/>
          <w:noProof/>
        </w:rPr>
        <w:t>45</w:t>
      </w:r>
      <w:r w:rsidRPr="00767BDD">
        <w:rPr>
          <w:noProof/>
        </w:rPr>
        <w:t xml:space="preserve">(6):396-99 doi: </w:t>
      </w:r>
      <w:hyperlink r:id="rId17" w:history="1">
        <w:r w:rsidRPr="00767BDD">
          <w:rPr>
            <w:rStyle w:val="Hyperlink"/>
            <w:noProof/>
          </w:rPr>
          <w:t>http://dx.doi.org/10.1136/jmg.2007.057059published</w:t>
        </w:r>
      </w:hyperlink>
      <w:r w:rsidRPr="00767BDD">
        <w:rPr>
          <w:noProof/>
        </w:rPr>
        <w:t xml:space="preserve"> Online First: Epub Date]|.</w:t>
      </w:r>
    </w:p>
    <w:p w14:paraId="26025ABE" w14:textId="77777777" w:rsidR="00767BDD" w:rsidRPr="00767BDD" w:rsidRDefault="00767BDD" w:rsidP="00767BDD">
      <w:pPr>
        <w:pStyle w:val="EndNoteBibliography"/>
        <w:ind w:left="720" w:hanging="720"/>
        <w:rPr>
          <w:noProof/>
        </w:rPr>
      </w:pPr>
      <w:r w:rsidRPr="00767BDD">
        <w:rPr>
          <w:noProof/>
        </w:rPr>
        <w:t>19. Habib WA, Brioude F, Azzi S, Salem J, Das Neves C, Personnier C, Chantot-Bastaraud S, Keren B, Le Bouc Y, Harbison MD, Netchine I. 11p15 ICR1 Partial Deletions Associated with IGF2/H19 DMR Hypomethylation and Silver-Russell Syndrome. Human Mutation 2017;</w:t>
      </w:r>
      <w:r w:rsidRPr="00767BDD">
        <w:rPr>
          <w:b/>
          <w:noProof/>
        </w:rPr>
        <w:t>38</w:t>
      </w:r>
      <w:r w:rsidRPr="00767BDD">
        <w:rPr>
          <w:noProof/>
        </w:rPr>
        <w:t>(1):105-11 doi: 10.1002/humu.23131published Online First: Epub Date]|.</w:t>
      </w:r>
    </w:p>
    <w:p w14:paraId="47D6286F" w14:textId="77777777" w:rsidR="00767BDD" w:rsidRPr="00767BDD" w:rsidRDefault="00767BDD" w:rsidP="00767BDD">
      <w:pPr>
        <w:pStyle w:val="EndNoteBibliography"/>
        <w:ind w:left="720" w:hanging="720"/>
        <w:rPr>
          <w:noProof/>
        </w:rPr>
      </w:pPr>
      <w:r w:rsidRPr="00767BDD">
        <w:rPr>
          <w:noProof/>
        </w:rPr>
        <w:t>20. Heide S, Chantot-Bastaraud S, Keren B, Harbison MD, Azzi S, Rossignol S, Michot C, Lys MLP, Demeer B, Heinrichs C, Newfield RS, Sarda P, Van Maldergem L, Trifard V, Giabicani E, Siffroi JP, Le Bouc Y, Netchine I, Brioude F. Chromosomal rearrangements in the 11p15 imprinted region: 17 new 11p15.5 duplications with associated phenotypes and putative functional consequences. Journal of Medical Genetics 2018;</w:t>
      </w:r>
      <w:r w:rsidRPr="00767BDD">
        <w:rPr>
          <w:b/>
          <w:noProof/>
        </w:rPr>
        <w:t>55</w:t>
      </w:r>
      <w:r w:rsidRPr="00767BDD">
        <w:rPr>
          <w:noProof/>
        </w:rPr>
        <w:t>(3):205-13 doi: 10.1136/jmedgenet-2017-104919published Online First: Epub Date]|.</w:t>
      </w:r>
    </w:p>
    <w:p w14:paraId="43C8B6DF" w14:textId="77777777" w:rsidR="00767BDD" w:rsidRPr="00767BDD" w:rsidRDefault="00767BDD" w:rsidP="00767BDD">
      <w:pPr>
        <w:pStyle w:val="EndNoteBibliography"/>
        <w:ind w:left="720" w:hanging="720"/>
        <w:rPr>
          <w:noProof/>
        </w:rPr>
      </w:pPr>
      <w:r w:rsidRPr="00767BDD">
        <w:rPr>
          <w:noProof/>
        </w:rPr>
        <w:t>21. Diaz-Meyer N, Day CD, Khatod K, Maher ER, Cooper W, Reik W, Junien C, Graham G, Algar E, Der Kaloustian VM, Higgins MJ. Silencing of CDKN1C (p57KIP2) is associated with hypomethylation at KvDMR1 in Beckwith-Wiedemann syndrome. J Med Genet 2003;</w:t>
      </w:r>
      <w:r w:rsidRPr="00767BDD">
        <w:rPr>
          <w:b/>
          <w:noProof/>
        </w:rPr>
        <w:t>40</w:t>
      </w:r>
      <w:r w:rsidRPr="00767BDD">
        <w:rPr>
          <w:noProof/>
        </w:rPr>
        <w:t>(11):797-801 doi: 10.1136/jmg.40.11.797published Online First: Epub Date]|.</w:t>
      </w:r>
    </w:p>
    <w:p w14:paraId="3C620FC7" w14:textId="25ED8F47" w:rsidR="00767BDD" w:rsidRPr="00767BDD" w:rsidRDefault="00767BDD" w:rsidP="00767BDD">
      <w:pPr>
        <w:pStyle w:val="EndNoteBibliography"/>
        <w:ind w:left="720" w:hanging="720"/>
        <w:rPr>
          <w:noProof/>
        </w:rPr>
      </w:pPr>
      <w:r w:rsidRPr="00767BDD">
        <w:rPr>
          <w:noProof/>
        </w:rPr>
        <w:t xml:space="preserve">22. Mackay DJG, Bliek J, Lombardi MP, Russo S, Calzari L, Guzzetti S, Izzi C, Selicorni A, Melis D, Temple K, Maher E, Brioude F, Netchine I, Eggermann T. Discrepant molecular and clinical diagnoses in Beckwith-Wiedemann and Silver-Russell syndromes. Genetics Research 2019 doi: </w:t>
      </w:r>
      <w:hyperlink r:id="rId18" w:history="1">
        <w:r w:rsidRPr="00767BDD">
          <w:rPr>
            <w:rStyle w:val="Hyperlink"/>
            <w:noProof/>
          </w:rPr>
          <w:t>http://dx.doi.org/10.1017/S001667231900003Xpublished</w:t>
        </w:r>
      </w:hyperlink>
      <w:r w:rsidRPr="00767BDD">
        <w:rPr>
          <w:noProof/>
        </w:rPr>
        <w:t xml:space="preserve"> Online First: Epub Date]|.</w:t>
      </w:r>
    </w:p>
    <w:p w14:paraId="50542C6B" w14:textId="0F4F0D56" w:rsidR="00767BDD" w:rsidRPr="00767BDD" w:rsidRDefault="00767BDD" w:rsidP="00767BDD">
      <w:pPr>
        <w:pStyle w:val="EndNoteBibliography"/>
        <w:ind w:left="720" w:hanging="720"/>
        <w:rPr>
          <w:noProof/>
        </w:rPr>
      </w:pPr>
      <w:r w:rsidRPr="00767BDD">
        <w:rPr>
          <w:noProof/>
        </w:rPr>
        <w:t>23. Inbar-Feigenberg M, Choufani S, Cytrynbaum C, Chen YA, Steele L, Shuman C, Ray PN, Weksberg R. Mosaicism for genome-wide paternal uniparental disomy with features of multiple imprinting disorders: Diagnostic and management issues. American Journal of Medical Genetics, Part A 2013;</w:t>
      </w:r>
      <w:r w:rsidRPr="00767BDD">
        <w:rPr>
          <w:b/>
          <w:noProof/>
        </w:rPr>
        <w:t>161</w:t>
      </w:r>
      <w:r w:rsidRPr="00767BDD">
        <w:rPr>
          <w:noProof/>
        </w:rPr>
        <w:t xml:space="preserve">(1):13-20 doi: </w:t>
      </w:r>
      <w:hyperlink r:id="rId19" w:history="1">
        <w:r w:rsidRPr="00767BDD">
          <w:rPr>
            <w:rStyle w:val="Hyperlink"/>
            <w:noProof/>
          </w:rPr>
          <w:t>http://dx.doi.org/10.1002/ajmg.a.35651published</w:t>
        </w:r>
      </w:hyperlink>
      <w:r w:rsidRPr="00767BDD">
        <w:rPr>
          <w:noProof/>
        </w:rPr>
        <w:t xml:space="preserve"> Online First: Epub Date]|.</w:t>
      </w:r>
    </w:p>
    <w:p w14:paraId="23186606" w14:textId="77777777" w:rsidR="00767BDD" w:rsidRPr="00767BDD" w:rsidRDefault="00767BDD" w:rsidP="00767BDD">
      <w:pPr>
        <w:pStyle w:val="EndNoteBibliography"/>
        <w:ind w:left="720" w:hanging="720"/>
        <w:rPr>
          <w:noProof/>
        </w:rPr>
      </w:pPr>
      <w:r w:rsidRPr="00767BDD">
        <w:rPr>
          <w:noProof/>
        </w:rPr>
        <w:t>24. Masunaga Y, Kagami M, Kato F, Usui T, Yonemoto T, Mishima K, Fukami M, Aoto K, Saitsu H, Ogata T. Parthenogenetic mosaicism: generation via second polar body retention and unmasking of a likely causative PER2 variant for hypersomnia. Clin Epigenetics 2021;</w:t>
      </w:r>
      <w:r w:rsidRPr="00767BDD">
        <w:rPr>
          <w:b/>
          <w:noProof/>
        </w:rPr>
        <w:t>13</w:t>
      </w:r>
      <w:r w:rsidRPr="00767BDD">
        <w:rPr>
          <w:noProof/>
        </w:rPr>
        <w:t>(1):73 doi: 10.1186/s13148-021-01062-0published Online First: Epub Date]|.</w:t>
      </w:r>
    </w:p>
    <w:p w14:paraId="5C318A5C" w14:textId="48DA4B43" w:rsidR="00767BDD" w:rsidRPr="00767BDD" w:rsidRDefault="00767BDD" w:rsidP="00767BDD">
      <w:pPr>
        <w:pStyle w:val="EndNoteBibliography"/>
        <w:ind w:left="720" w:hanging="720"/>
        <w:rPr>
          <w:noProof/>
        </w:rPr>
      </w:pPr>
      <w:r w:rsidRPr="00767BDD">
        <w:rPr>
          <w:noProof/>
        </w:rPr>
        <w:t>25. Sanchez-Delgado M, Riccio A, Eggermann T, Maher ER, Lapunzina P, Mackay D, Monk D. Causes and Consequences of Multi-Locus Imprinting Disturbances in Humans. Trends in Genetics 2016;</w:t>
      </w:r>
      <w:r w:rsidRPr="00767BDD">
        <w:rPr>
          <w:b/>
          <w:noProof/>
        </w:rPr>
        <w:t>32</w:t>
      </w:r>
      <w:r w:rsidRPr="00767BDD">
        <w:rPr>
          <w:noProof/>
        </w:rPr>
        <w:t xml:space="preserve">(7):444-55 doi: </w:t>
      </w:r>
      <w:hyperlink r:id="rId20" w:history="1">
        <w:r w:rsidRPr="00767BDD">
          <w:rPr>
            <w:rStyle w:val="Hyperlink"/>
            <w:noProof/>
          </w:rPr>
          <w:t>http://dx.doi.org/10.1016/j.tig.2016.05.001published</w:t>
        </w:r>
      </w:hyperlink>
      <w:r w:rsidRPr="00767BDD">
        <w:rPr>
          <w:noProof/>
        </w:rPr>
        <w:t xml:space="preserve"> Online First: Epub Date]|.</w:t>
      </w:r>
    </w:p>
    <w:p w14:paraId="561911DA" w14:textId="77777777" w:rsidR="00767BDD" w:rsidRPr="00767BDD" w:rsidRDefault="00767BDD" w:rsidP="00767BDD">
      <w:pPr>
        <w:pStyle w:val="EndNoteBibliography"/>
        <w:ind w:left="720" w:hanging="720"/>
        <w:rPr>
          <w:noProof/>
        </w:rPr>
      </w:pPr>
      <w:r w:rsidRPr="00767BDD">
        <w:rPr>
          <w:noProof/>
        </w:rPr>
        <w:t>26. Monk D, Sanchez-Delgado M, Fisher R. NLRPs, the subcortical maternal complex and genomic imprinting. Reproduction 2017;</w:t>
      </w:r>
      <w:r w:rsidRPr="00767BDD">
        <w:rPr>
          <w:b/>
          <w:noProof/>
        </w:rPr>
        <w:t>154</w:t>
      </w:r>
      <w:r w:rsidRPr="00767BDD">
        <w:rPr>
          <w:noProof/>
        </w:rPr>
        <w:t>(6):R161-R70 doi: 10.1530/REP-17-0465published Online First: Epub Date]|.</w:t>
      </w:r>
    </w:p>
    <w:p w14:paraId="41C8FAE3" w14:textId="77777777" w:rsidR="00767BDD" w:rsidRPr="00767BDD" w:rsidRDefault="00767BDD" w:rsidP="00767BDD">
      <w:pPr>
        <w:pStyle w:val="EndNoteBibliography"/>
        <w:ind w:left="720" w:hanging="720"/>
        <w:rPr>
          <w:noProof/>
        </w:rPr>
      </w:pPr>
      <w:r w:rsidRPr="00767BDD">
        <w:rPr>
          <w:noProof/>
        </w:rPr>
        <w:t>27. Anvar Z, Chakchouk I, Demond H, Sharif M, Kelsey G, Van den Veyver IB. DNA Methylation Dynamics in the Female Germline and Maternal-Effect Mutations That Disrupt Genomic Imprinting. Genes (Basel) 2021;</w:t>
      </w:r>
      <w:r w:rsidRPr="00767BDD">
        <w:rPr>
          <w:b/>
          <w:noProof/>
        </w:rPr>
        <w:t>12</w:t>
      </w:r>
      <w:r w:rsidRPr="00767BDD">
        <w:rPr>
          <w:noProof/>
        </w:rPr>
        <w:t>(8) doi: 10.3390/genes12081214published Online First: Epub Date]|.</w:t>
      </w:r>
    </w:p>
    <w:p w14:paraId="2B2BDD42" w14:textId="2BA13C77" w:rsidR="00767BDD" w:rsidRPr="00767BDD" w:rsidRDefault="00767BDD" w:rsidP="00767BDD">
      <w:pPr>
        <w:pStyle w:val="EndNoteBibliography"/>
        <w:ind w:left="720" w:hanging="720"/>
        <w:rPr>
          <w:noProof/>
        </w:rPr>
      </w:pPr>
      <w:r w:rsidRPr="00767BDD">
        <w:rPr>
          <w:noProof/>
        </w:rPr>
        <w:t xml:space="preserve">28. Docherty LE, Rezwan FI, Poole RL, Turner CLS, Kivuva E, Maher ER, Smithson SF, Hamilton-Shield JP, Patalan M, Gizewska M, Peregud-Pogorzelski J, Beygo J, Buiting K, Horsthemke B, Soellner L, Begemann M, Eggermann T, Baple E, Mansour S, </w:t>
      </w:r>
      <w:r w:rsidRPr="00767BDD">
        <w:rPr>
          <w:noProof/>
        </w:rPr>
        <w:lastRenderedPageBreak/>
        <w:t>Temple IK, MacKay DJG. Mutations in NLRP5 are associated with reproductive wastage and multilocus imprinting disorders in humans. Nature Communications 2015;</w:t>
      </w:r>
      <w:r w:rsidRPr="00767BDD">
        <w:rPr>
          <w:b/>
          <w:noProof/>
        </w:rPr>
        <w:t>6</w:t>
      </w:r>
      <w:r w:rsidRPr="00767BDD">
        <w:rPr>
          <w:noProof/>
        </w:rPr>
        <w:t xml:space="preserve">:8086 doi: </w:t>
      </w:r>
      <w:hyperlink r:id="rId21" w:history="1">
        <w:r w:rsidRPr="00767BDD">
          <w:rPr>
            <w:rStyle w:val="Hyperlink"/>
            <w:noProof/>
          </w:rPr>
          <w:t>http://dx.doi.org/10.1038/ncomms9086published</w:t>
        </w:r>
      </w:hyperlink>
      <w:r w:rsidRPr="00767BDD">
        <w:rPr>
          <w:noProof/>
        </w:rPr>
        <w:t xml:space="preserve"> Online First: Epub Date]|.</w:t>
      </w:r>
    </w:p>
    <w:p w14:paraId="118BC895" w14:textId="6D13EA68" w:rsidR="00767BDD" w:rsidRPr="00767BDD" w:rsidRDefault="00767BDD" w:rsidP="00767BDD">
      <w:pPr>
        <w:pStyle w:val="EndNoteBibliography"/>
        <w:ind w:left="720" w:hanging="720"/>
        <w:rPr>
          <w:noProof/>
        </w:rPr>
      </w:pPr>
      <w:r w:rsidRPr="00767BDD">
        <w:rPr>
          <w:noProof/>
        </w:rPr>
        <w:t xml:space="preserve">29. Begemann M, Rezwan FI, Beygo J, Docherty LE, Kolarova J, Schroeder C, Buiting K, Chokkalingam K, Degenhardt F, Wakeling EL, Kleinle S, Gonzalez Fassrainer D, Oehl-Jaschkowitz B, Turner CLS, Patalan M, Gizewska M, Binder G, Bich Ngoc CT, Chi Dung V, Mehta SG, Baynam G, Hamilton-Shield JP, Aljareh S, Lokulo-Sodipe O, Horton R, Siebert R, Elbracht M, Temple IK, Eggermann T, Mackay DJG. Maternal variants in NLRP and other maternal effect proteins are associated with multilocus imprinting disturbance in offspring. Journal of Medical Genetics 2018 doi: </w:t>
      </w:r>
      <w:hyperlink r:id="rId22" w:history="1">
        <w:r w:rsidRPr="00767BDD">
          <w:rPr>
            <w:rStyle w:val="Hyperlink"/>
            <w:noProof/>
          </w:rPr>
          <w:t>http://dx.doi.org/10.1136/jmedgenet-2017-105190published</w:t>
        </w:r>
      </w:hyperlink>
      <w:r w:rsidRPr="00767BDD">
        <w:rPr>
          <w:noProof/>
        </w:rPr>
        <w:t xml:space="preserve"> Online First: Epub Date]|.</w:t>
      </w:r>
    </w:p>
    <w:p w14:paraId="579F6A8A" w14:textId="77777777" w:rsidR="00767BDD" w:rsidRPr="00767BDD" w:rsidRDefault="00767BDD" w:rsidP="00767BDD">
      <w:pPr>
        <w:pStyle w:val="EndNoteBibliography"/>
        <w:ind w:left="720" w:hanging="720"/>
        <w:rPr>
          <w:noProof/>
        </w:rPr>
      </w:pPr>
      <w:r w:rsidRPr="00767BDD">
        <w:rPr>
          <w:noProof/>
        </w:rPr>
        <w:t>30. Hara-Isono K, Matsubara K, Mikami M, Arima T, Ogata T, Fukami M, Kagami M. Assisted reproductive technology represents a possible risk factor for development of epimutation-mediated imprinting disorders for mothers aged &gt;= 30 years. Clinical Epigenetics 2020;</w:t>
      </w:r>
      <w:r w:rsidRPr="00767BDD">
        <w:rPr>
          <w:b/>
          <w:noProof/>
        </w:rPr>
        <w:t>12</w:t>
      </w:r>
      <w:r w:rsidRPr="00767BDD">
        <w:rPr>
          <w:noProof/>
        </w:rPr>
        <w:t>(1) doi: 10.1186/s13148-020-00900-xpublished Online First: Epub Date]|.</w:t>
      </w:r>
    </w:p>
    <w:p w14:paraId="2BAD9B9B" w14:textId="36E3F54D" w:rsidR="00767BDD" w:rsidRPr="00767BDD" w:rsidRDefault="00767BDD" w:rsidP="00767BDD">
      <w:pPr>
        <w:pStyle w:val="EndNoteBibliography"/>
        <w:ind w:left="720" w:hanging="720"/>
        <w:rPr>
          <w:noProof/>
        </w:rPr>
      </w:pPr>
      <w:r w:rsidRPr="00767BDD">
        <w:rPr>
          <w:noProof/>
        </w:rPr>
        <w:t>31. Wakeling EL, Amero SA, Alders M, Bliek J, Forsythe E, Kumar S, Lim DH, MacDonald F, Mackay DJ, Maher ER, Moore GE, Poole RL, Price SM, Tangeraas T, Turner CLS, Van Haelst MM, Willoughby C, Temple IK, Cobben JM. Epigenotype-phenotype correlations in Silver-Russell syndrome. Journal of medical genetics 2010;</w:t>
      </w:r>
      <w:r w:rsidRPr="00767BDD">
        <w:rPr>
          <w:b/>
          <w:noProof/>
        </w:rPr>
        <w:t>47</w:t>
      </w:r>
      <w:r w:rsidRPr="00767BDD">
        <w:rPr>
          <w:noProof/>
        </w:rPr>
        <w:t xml:space="preserve">(11):760-8 doi: </w:t>
      </w:r>
      <w:hyperlink r:id="rId23" w:history="1">
        <w:r w:rsidRPr="00767BDD">
          <w:rPr>
            <w:rStyle w:val="Hyperlink"/>
            <w:noProof/>
          </w:rPr>
          <w:t>https://dx.doi.org/10.1136/jmg.2010.079111published</w:t>
        </w:r>
      </w:hyperlink>
      <w:r w:rsidRPr="00767BDD">
        <w:rPr>
          <w:noProof/>
        </w:rPr>
        <w:t xml:space="preserve"> Online First: Epub Date]|.</w:t>
      </w:r>
    </w:p>
    <w:p w14:paraId="615EBACD" w14:textId="01A6ADB0" w:rsidR="00767BDD" w:rsidRPr="00767BDD" w:rsidRDefault="00767BDD" w:rsidP="00767BDD">
      <w:pPr>
        <w:pStyle w:val="EndNoteBibliography"/>
        <w:ind w:left="720" w:hanging="720"/>
        <w:rPr>
          <w:noProof/>
        </w:rPr>
      </w:pPr>
      <w:r w:rsidRPr="00767BDD">
        <w:rPr>
          <w:noProof/>
        </w:rPr>
        <w:t>32. Kagami M, Mizuno S, Matsubara K, Nakabayashi K, Sano S, Fuke T, Fukami M, Ogata T. Epimutations of the IG-DMR and the MEG3-DMR at the 14q32.2 imprinted region in two patients with Silver-Russell Syndrome-compatible phenotype. European Journal of Human Genetics 2015;</w:t>
      </w:r>
      <w:r w:rsidRPr="00767BDD">
        <w:rPr>
          <w:b/>
          <w:noProof/>
        </w:rPr>
        <w:t>23</w:t>
      </w:r>
      <w:r w:rsidRPr="00767BDD">
        <w:rPr>
          <w:noProof/>
        </w:rPr>
        <w:t xml:space="preserve">(8):1062-67 doi: </w:t>
      </w:r>
      <w:hyperlink r:id="rId24" w:history="1">
        <w:r w:rsidRPr="00767BDD">
          <w:rPr>
            <w:rStyle w:val="Hyperlink"/>
            <w:noProof/>
          </w:rPr>
          <w:t>http://dx.doi.org/10.1038/ejhg.2014.234published</w:t>
        </w:r>
      </w:hyperlink>
      <w:r w:rsidRPr="00767BDD">
        <w:rPr>
          <w:noProof/>
        </w:rPr>
        <w:t xml:space="preserve"> Online First: Epub Date]|.</w:t>
      </w:r>
    </w:p>
    <w:p w14:paraId="0E95BF0E" w14:textId="77777777" w:rsidR="00767BDD" w:rsidRPr="00767BDD" w:rsidRDefault="00767BDD" w:rsidP="00767BDD">
      <w:pPr>
        <w:pStyle w:val="EndNoteBibliography"/>
        <w:ind w:left="720" w:hanging="720"/>
        <w:rPr>
          <w:noProof/>
        </w:rPr>
      </w:pPr>
      <w:r w:rsidRPr="00767BDD">
        <w:rPr>
          <w:noProof/>
        </w:rPr>
        <w:t>33. Geoffron S, Habib WA, Chantot-Bastaraud S, Dubern B, Steunou V, Azzi S, Afenjar A, Busa T, Canton AP, Chalouhi C, Dufourg MN, Esteva B, Fradin M, Genevieve D, Heide S, Isidor B, Linglart A, Picard FM, Naud-Saudreau C, Petit IO, Philip N, Pienkowski C, Rio M, Rossignol S, Tauber M, Thevenon J, Vu-Hong T, Harbison MD, Salem J, Brioude F, Netchine I, Giabicani E. Chromosome 14q32.2 Imprinted Region Disruption as an Alternative Molecular Diagnosis of Silver-Russell Syndrome. Journal of Clinical Endocrinology &amp; Metabolism 2018;</w:t>
      </w:r>
      <w:r w:rsidRPr="00767BDD">
        <w:rPr>
          <w:b/>
          <w:noProof/>
        </w:rPr>
        <w:t>103</w:t>
      </w:r>
      <w:r w:rsidRPr="00767BDD">
        <w:rPr>
          <w:noProof/>
        </w:rPr>
        <w:t>(7):2436-46 doi: 10.1210/jc.2017-02152published Online First: Epub Date]|.</w:t>
      </w:r>
    </w:p>
    <w:p w14:paraId="3BF8EBAA" w14:textId="77777777" w:rsidR="00767BDD" w:rsidRPr="00767BDD" w:rsidRDefault="00767BDD" w:rsidP="00767BDD">
      <w:pPr>
        <w:pStyle w:val="EndNoteBibliography"/>
        <w:ind w:left="720" w:hanging="720"/>
        <w:rPr>
          <w:noProof/>
        </w:rPr>
      </w:pPr>
      <w:r w:rsidRPr="00767BDD">
        <w:rPr>
          <w:noProof/>
        </w:rPr>
        <w:t>34. Ioannides Y, Lokulo-Sodipe K, Mackay DJ, Davies JH, Temple IK. Temple syndrome: improving the recognition of an underdiagnosed chromosome 14 imprinting disorder: an analysis of 51 published cases. J Med Genet 2014;</w:t>
      </w:r>
      <w:r w:rsidRPr="00767BDD">
        <w:rPr>
          <w:b/>
          <w:noProof/>
        </w:rPr>
        <w:t>51</w:t>
      </w:r>
      <w:r w:rsidRPr="00767BDD">
        <w:rPr>
          <w:noProof/>
        </w:rPr>
        <w:t>(8):495-501 doi: 10.1136/jmedgenet-2014-102396published Online First: Epub Date]|.</w:t>
      </w:r>
    </w:p>
    <w:p w14:paraId="6FDAC0A1" w14:textId="77777777" w:rsidR="00767BDD" w:rsidRPr="00767BDD" w:rsidRDefault="00767BDD" w:rsidP="00767BDD">
      <w:pPr>
        <w:pStyle w:val="EndNoteBibliography"/>
        <w:ind w:left="720" w:hanging="720"/>
        <w:rPr>
          <w:noProof/>
        </w:rPr>
      </w:pPr>
      <w:r w:rsidRPr="00767BDD">
        <w:rPr>
          <w:noProof/>
        </w:rPr>
        <w:t>35. Mulchandani S, Bhoj EJ, Luo M, Powell-Hamilton N, Jenny K, Gripp KW, Elbracht M, Eggermann T, Turner CL, Temple IK, Mackay DJ, Dubbs H, Stevenson DA, Slattery L, Zackai EH, Spinner NB, Krantz ID, Conlin LK. Maternal uniparental disomy of chromosome 20: a novel imprinting disorder of growth failure. Genet Med 2016;</w:t>
      </w:r>
      <w:r w:rsidRPr="00767BDD">
        <w:rPr>
          <w:b/>
          <w:noProof/>
        </w:rPr>
        <w:t>18</w:t>
      </w:r>
      <w:r w:rsidRPr="00767BDD">
        <w:rPr>
          <w:noProof/>
        </w:rPr>
        <w:t>(4):309-15 doi: 10.1038/gim.2015.103published Online First: Epub Date]|.</w:t>
      </w:r>
    </w:p>
    <w:p w14:paraId="0D58D941" w14:textId="77777777" w:rsidR="00767BDD" w:rsidRPr="00767BDD" w:rsidRDefault="00767BDD" w:rsidP="00767BDD">
      <w:pPr>
        <w:pStyle w:val="EndNoteBibliography"/>
        <w:ind w:left="720" w:hanging="720"/>
        <w:rPr>
          <w:noProof/>
        </w:rPr>
      </w:pPr>
      <w:r w:rsidRPr="00767BDD">
        <w:rPr>
          <w:noProof/>
        </w:rPr>
        <w:lastRenderedPageBreak/>
        <w:t>36. Tannorella P, Minervino D, Guzzetti S, Vimercati A, Calzari L, Patti G, Maghnie M, Allegri AEM, Milani D, Scuvera G, Mariani M, Modena P, Selicorni A, Larizza L, Russo S. Maternal Uniparental Disomy of Chromosome 20 (UPD(20)mat) as Differential Diagnosis of Silver Russell Syndrome: Identification of Three New Cases. Genes (Basel) 2021;</w:t>
      </w:r>
      <w:r w:rsidRPr="00767BDD">
        <w:rPr>
          <w:b/>
          <w:noProof/>
        </w:rPr>
        <w:t>12</w:t>
      </w:r>
      <w:r w:rsidRPr="00767BDD">
        <w:rPr>
          <w:noProof/>
        </w:rPr>
        <w:t>(4) doi: 10.3390/genes12040588published Online First: Epub Date]|.</w:t>
      </w:r>
    </w:p>
    <w:p w14:paraId="7485DCB7" w14:textId="77777777" w:rsidR="00767BDD" w:rsidRPr="00767BDD" w:rsidRDefault="00767BDD" w:rsidP="00767BDD">
      <w:pPr>
        <w:pStyle w:val="EndNoteBibliography"/>
        <w:ind w:left="720" w:hanging="720"/>
        <w:rPr>
          <w:noProof/>
        </w:rPr>
      </w:pPr>
      <w:r w:rsidRPr="00767BDD">
        <w:rPr>
          <w:noProof/>
        </w:rPr>
        <w:t>37. Eggermann T, Oehl-Jaschkowitz B, Dicks S, Thomas W, Kanber D, Albrecht B, Begemann M, Kurth I, Beygo J, Buiting K. The maternal uniparental disomy of chromosome 6 (upd(6)mat) "phenotype": result of placental trisomy 6 mosaicism? Mol Genet Genomic Med 2017;</w:t>
      </w:r>
      <w:r w:rsidRPr="00767BDD">
        <w:rPr>
          <w:b/>
          <w:noProof/>
        </w:rPr>
        <w:t>5</w:t>
      </w:r>
      <w:r w:rsidRPr="00767BDD">
        <w:rPr>
          <w:noProof/>
        </w:rPr>
        <w:t>(6):668-77 doi: 10.1002/mgg3.324published Online First: Epub Date]|.</w:t>
      </w:r>
    </w:p>
    <w:p w14:paraId="3D00EE78" w14:textId="77777777" w:rsidR="00767BDD" w:rsidRPr="00767BDD" w:rsidRDefault="00767BDD" w:rsidP="00767BDD">
      <w:pPr>
        <w:pStyle w:val="EndNoteBibliography"/>
        <w:ind w:left="720" w:hanging="720"/>
        <w:rPr>
          <w:noProof/>
        </w:rPr>
      </w:pPr>
      <w:r w:rsidRPr="00767BDD">
        <w:rPr>
          <w:noProof/>
        </w:rPr>
        <w:t>38. Poole RL, Docherty LE, Al Sayegh A, Caliebe A, Turner C, Baple E, Wakeling E, Harrison L, Lehmann A, Temple IK, Mackay DJG, Int Clinical Imprinting C. Targeted Methylation Testing of a Patient Cohort Broadens the Epigenetic and Clinical Description of Imprinting Disorders. American Journal of Medical Genetics Part A 2013;</w:t>
      </w:r>
      <w:r w:rsidRPr="00767BDD">
        <w:rPr>
          <w:b/>
          <w:noProof/>
        </w:rPr>
        <w:t>161</w:t>
      </w:r>
      <w:r w:rsidRPr="00767BDD">
        <w:rPr>
          <w:noProof/>
        </w:rPr>
        <w:t>(9):2174-82 doi: 10.1002/ajmg.a.36049published Online First: Epub Date]|.</w:t>
      </w:r>
    </w:p>
    <w:p w14:paraId="7E597318" w14:textId="77777777" w:rsidR="00767BDD" w:rsidRPr="00767BDD" w:rsidRDefault="00767BDD" w:rsidP="00767BDD">
      <w:pPr>
        <w:pStyle w:val="EndNoteBibliography"/>
        <w:ind w:left="720" w:hanging="720"/>
        <w:rPr>
          <w:noProof/>
        </w:rPr>
      </w:pPr>
      <w:r w:rsidRPr="00767BDD">
        <w:rPr>
          <w:noProof/>
        </w:rPr>
        <w:t>39. Inoue T, Yagasaki H, Nishioka J, Nakamura A, Matsubara K, Narumi S, Nakabayashi K, Yamazawa K, Fuke T, Oka A, Ogata T, Fukami M, Kagami M. Molecular and clinical analyses of two patients with UPD(16)mat detected by screening 94 patients with Silver-Russell syndrome phenotype of unknown aetiology. J Med Genet 2019;</w:t>
      </w:r>
      <w:r w:rsidRPr="00767BDD">
        <w:rPr>
          <w:b/>
          <w:noProof/>
        </w:rPr>
        <w:t>56</w:t>
      </w:r>
      <w:r w:rsidRPr="00767BDD">
        <w:rPr>
          <w:noProof/>
        </w:rPr>
        <w:t>(6):413-18 doi: 10.1136/jmedgenet-2018-105463published Online First: Epub Date]|.</w:t>
      </w:r>
    </w:p>
    <w:p w14:paraId="0E480962" w14:textId="77777777" w:rsidR="00767BDD" w:rsidRPr="00767BDD" w:rsidRDefault="00767BDD" w:rsidP="00767BDD">
      <w:pPr>
        <w:pStyle w:val="EndNoteBibliography"/>
        <w:ind w:left="720" w:hanging="720"/>
        <w:rPr>
          <w:noProof/>
        </w:rPr>
      </w:pPr>
      <w:r w:rsidRPr="00767BDD">
        <w:rPr>
          <w:noProof/>
        </w:rPr>
        <w:t>40. Begemann M, Zirn B, Santen G, Wirthgen E, Soellner L, Buttel HM, Schweizer R, van Workum W, Binder G, Eggermann T. Paternally Inherited IGF2 Mutation and Growth Restriction. N Engl J Med 2015;</w:t>
      </w:r>
      <w:r w:rsidRPr="00767BDD">
        <w:rPr>
          <w:b/>
          <w:noProof/>
        </w:rPr>
        <w:t>373</w:t>
      </w:r>
      <w:r w:rsidRPr="00767BDD">
        <w:rPr>
          <w:noProof/>
        </w:rPr>
        <w:t>(4):349-56 doi: 10.1056/NEJMoa1415227published Online First: Epub Date]|.</w:t>
      </w:r>
    </w:p>
    <w:p w14:paraId="22798C37" w14:textId="77777777" w:rsidR="00767BDD" w:rsidRPr="00767BDD" w:rsidRDefault="00767BDD" w:rsidP="00767BDD">
      <w:pPr>
        <w:pStyle w:val="EndNoteBibliography"/>
        <w:ind w:left="720" w:hanging="720"/>
        <w:rPr>
          <w:noProof/>
        </w:rPr>
      </w:pPr>
      <w:r w:rsidRPr="00767BDD">
        <w:rPr>
          <w:noProof/>
        </w:rPr>
        <w:t>41. Kerns SL, Guevara-Aguirre J, Andrew S, Geng J, Guevara C, Guevara-Aguirre M, Guo M, Oddoux C, Shen YP, Zurita A, Rosenfeld RG, Ostrer H, Hwa V, Dauber A. A Novel Variant in CDKN1C Is Associated With Intrauterine Growth Restriction, Short Stature, and Early-Adulthood-Onset Diabetes. Journal of Clinical Endocrinology &amp; Metabolism 2014;</w:t>
      </w:r>
      <w:r w:rsidRPr="00767BDD">
        <w:rPr>
          <w:b/>
          <w:noProof/>
        </w:rPr>
        <w:t>99</w:t>
      </w:r>
      <w:r w:rsidRPr="00767BDD">
        <w:rPr>
          <w:noProof/>
        </w:rPr>
        <w:t>(10):E2117-E22 doi: 10.1210/jc.2014-1949published Online First: Epub Date]|.</w:t>
      </w:r>
    </w:p>
    <w:p w14:paraId="29EE4F05" w14:textId="77777777" w:rsidR="00767BDD" w:rsidRPr="00767BDD" w:rsidRDefault="00767BDD" w:rsidP="00767BDD">
      <w:pPr>
        <w:pStyle w:val="EndNoteBibliography"/>
        <w:ind w:left="720" w:hanging="720"/>
        <w:rPr>
          <w:noProof/>
        </w:rPr>
      </w:pPr>
      <w:r w:rsidRPr="00767BDD">
        <w:rPr>
          <w:noProof/>
        </w:rPr>
        <w:t>42. Abi Habib W, Brioude F, Edouard T, Bennett JT, Lienhardt-Roussie A, Tixier F, Salem J, Yuen T, Azzi S, Le Bouc Y, Harbison MD, Netchine I. Genetic disruption of the oncogenic HMGA2-PLAG1-IGF2 pathway causes fetal growth restriction. Genet Med 2018;</w:t>
      </w:r>
      <w:r w:rsidRPr="00767BDD">
        <w:rPr>
          <w:b/>
          <w:noProof/>
        </w:rPr>
        <w:t>20</w:t>
      </w:r>
      <w:r w:rsidRPr="00767BDD">
        <w:rPr>
          <w:noProof/>
        </w:rPr>
        <w:t>(2):250-58 doi: 10.1038/gim.2017.105published Online First: Epub Date]|.</w:t>
      </w:r>
    </w:p>
    <w:p w14:paraId="31C4ADED" w14:textId="27E29BBE" w:rsidR="00767BDD" w:rsidRPr="00767BDD" w:rsidRDefault="00767BDD" w:rsidP="00767BDD">
      <w:pPr>
        <w:pStyle w:val="EndNoteBibliography"/>
        <w:ind w:left="720" w:hanging="720"/>
        <w:rPr>
          <w:noProof/>
        </w:rPr>
      </w:pPr>
      <w:r w:rsidRPr="00767BDD">
        <w:rPr>
          <w:noProof/>
        </w:rPr>
        <w:t>43. Inoue T, Nakamura A, Iwahashi-Odano M, Tanase-Nakao K, Matsubara K, Nishioka J, Maruo Y, Hasegawa Y, Suzumura H, Sato S, Kobayashi Y, Murakami N, Nakabayashi K, Yamazawa K, Fuke T, Narumi S, Oka A, Ogata T, Fukami M, Kagami M. Contribution of gene mutations to Silver-Russell syndrome phenotype: Multigene sequencing analysis in 92 etiology-unknown patients. Clinical Epigenetics 2020;</w:t>
      </w:r>
      <w:r w:rsidRPr="00767BDD">
        <w:rPr>
          <w:b/>
          <w:noProof/>
        </w:rPr>
        <w:t>12</w:t>
      </w:r>
      <w:r w:rsidRPr="00767BDD">
        <w:rPr>
          <w:noProof/>
        </w:rPr>
        <w:t xml:space="preserve">(1):86 doi: </w:t>
      </w:r>
      <w:hyperlink r:id="rId25" w:history="1">
        <w:r w:rsidRPr="00767BDD">
          <w:rPr>
            <w:rStyle w:val="Hyperlink"/>
            <w:noProof/>
          </w:rPr>
          <w:t>http://dx.doi.org/10.1186/s13148-020-00865-xpublished</w:t>
        </w:r>
      </w:hyperlink>
      <w:r w:rsidRPr="00767BDD">
        <w:rPr>
          <w:noProof/>
        </w:rPr>
        <w:t xml:space="preserve"> Online First: Epub Date]|.</w:t>
      </w:r>
    </w:p>
    <w:p w14:paraId="4EEB7108" w14:textId="77777777" w:rsidR="00767BDD" w:rsidRPr="00767BDD" w:rsidRDefault="00767BDD" w:rsidP="00767BDD">
      <w:pPr>
        <w:pStyle w:val="EndNoteBibliography"/>
        <w:ind w:left="720" w:hanging="720"/>
        <w:rPr>
          <w:noProof/>
        </w:rPr>
      </w:pPr>
      <w:r w:rsidRPr="00767BDD">
        <w:rPr>
          <w:noProof/>
        </w:rPr>
        <w:t>44. Meyer R, Begemann M, Hubner CT, Dey D, Kuechler A, Elgizouli M, Schara U, Ambrozaityte L, Burnyte B, Schroder C, Kenawy A, Kroisel P, Demuth S, Fekete G, Opladen T, Elbracht M, Eggermann T. One test for all: whole exome sequencing significantly improves the diagnostic yield in growth retarded patients referred for molecular testing for Silver-Russell syndrome. Orphanet J Rare Dis 2021;</w:t>
      </w:r>
      <w:r w:rsidRPr="00767BDD">
        <w:rPr>
          <w:b/>
          <w:noProof/>
        </w:rPr>
        <w:t>16</w:t>
      </w:r>
      <w:r w:rsidRPr="00767BDD">
        <w:rPr>
          <w:noProof/>
        </w:rPr>
        <w:t>(1):42 doi: 10.1186/s13023-021-01683-xpublished Online First: Epub Date]|.</w:t>
      </w:r>
    </w:p>
    <w:p w14:paraId="46326AD6" w14:textId="77777777" w:rsidR="00767BDD" w:rsidRPr="00767BDD" w:rsidRDefault="00767BDD" w:rsidP="00767BDD">
      <w:pPr>
        <w:pStyle w:val="EndNoteBibliography"/>
        <w:ind w:left="720" w:hanging="720"/>
        <w:rPr>
          <w:noProof/>
        </w:rPr>
      </w:pPr>
      <w:r w:rsidRPr="00767BDD">
        <w:rPr>
          <w:noProof/>
        </w:rPr>
        <w:lastRenderedPageBreak/>
        <w:t>45. Alhendi ASN, Lim D, McKee S, McEntagart M, Tatton-Brown K, Temple IK, Davies JH, Mackay DJG. Whole-genome analysis as a diagnostic tool for patients referred for diagnosis of Silver-Russell syndrome: a real-world study. J Med Genet 2021 doi: 10.1136/jmedgenet-2021-107699published Online First: Epub Date]|.</w:t>
      </w:r>
    </w:p>
    <w:p w14:paraId="0D9556BC" w14:textId="77777777" w:rsidR="00767BDD" w:rsidRPr="00767BDD" w:rsidRDefault="00767BDD" w:rsidP="00767BDD">
      <w:pPr>
        <w:pStyle w:val="EndNoteBibliography"/>
        <w:ind w:left="720" w:hanging="720"/>
        <w:rPr>
          <w:noProof/>
        </w:rPr>
      </w:pPr>
      <w:r w:rsidRPr="00767BDD">
        <w:rPr>
          <w:noProof/>
        </w:rPr>
        <w:t>46. Altmann J, Horn D, Korinth D, Eggermann T, Henrich W, Verlohren S. Kagami-Ogata syndrome: an important differential diagnosis to Beckwith-Wiedemann syndrome. J Clin Ultrasound 2020;</w:t>
      </w:r>
      <w:r w:rsidRPr="00767BDD">
        <w:rPr>
          <w:b/>
          <w:noProof/>
        </w:rPr>
        <w:t>48</w:t>
      </w:r>
      <w:r w:rsidRPr="00767BDD">
        <w:rPr>
          <w:noProof/>
        </w:rPr>
        <w:t>(4):240-43 doi: 10.1002/jcu.22815published Online First: Epub Date]|.</w:t>
      </w:r>
    </w:p>
    <w:p w14:paraId="60DAB6CA" w14:textId="77777777" w:rsidR="00767BDD" w:rsidRPr="00767BDD" w:rsidRDefault="00767BDD" w:rsidP="00767BDD">
      <w:pPr>
        <w:pStyle w:val="EndNoteBibliography"/>
        <w:ind w:left="720" w:hanging="720"/>
        <w:rPr>
          <w:noProof/>
        </w:rPr>
      </w:pPr>
      <w:r w:rsidRPr="00767BDD">
        <w:rPr>
          <w:noProof/>
        </w:rPr>
        <w:t>47. Nakamura A, Muroya K, Ogata-Kawata H, Nakabayashi K, Matsubara K, Ogata T, Kurosawa K, Fukami M, Kagami M. A case of paternal uniparental isodisomy for chromosome 7 associated with overgrowth. Journal of Medical Genetics 2018;</w:t>
      </w:r>
      <w:r w:rsidRPr="00767BDD">
        <w:rPr>
          <w:b/>
          <w:noProof/>
        </w:rPr>
        <w:t>55</w:t>
      </w:r>
      <w:r w:rsidRPr="00767BDD">
        <w:rPr>
          <w:noProof/>
        </w:rPr>
        <w:t>(8):567-70 doi: 10.1136/jmedgenet-2017-104986published Online First: Epub Date]|.</w:t>
      </w:r>
    </w:p>
    <w:p w14:paraId="239BADC7" w14:textId="77777777" w:rsidR="00767BDD" w:rsidRPr="00767BDD" w:rsidRDefault="00767BDD" w:rsidP="00767BDD">
      <w:pPr>
        <w:pStyle w:val="EndNoteBibliography"/>
        <w:ind w:left="720" w:hanging="720"/>
        <w:rPr>
          <w:noProof/>
        </w:rPr>
      </w:pPr>
      <w:r w:rsidRPr="00767BDD">
        <w:rPr>
          <w:noProof/>
        </w:rPr>
        <w:t>48. Berland S, Rustad CF, Bentsen MHL, Wollen EJ, Turowski G, Johansson S, Houge G, Haukanes BI. Double paternal uniparental isodisomy 7 and 15 presenting with Beckwith-Wiedemann spectrum features. Cold Spring Harb Mol Case Stud 2021;</w:t>
      </w:r>
      <w:r w:rsidRPr="00767BDD">
        <w:rPr>
          <w:b/>
          <w:noProof/>
        </w:rPr>
        <w:t>7</w:t>
      </w:r>
      <w:r w:rsidRPr="00767BDD">
        <w:rPr>
          <w:noProof/>
        </w:rPr>
        <w:t>(6) doi: 10.1101/mcs.a006113published Online First: Epub Date]|.</w:t>
      </w:r>
    </w:p>
    <w:p w14:paraId="1A1B6436" w14:textId="77777777" w:rsidR="00767BDD" w:rsidRPr="00767BDD" w:rsidRDefault="00767BDD" w:rsidP="00767BDD">
      <w:pPr>
        <w:pStyle w:val="EndNoteBibliography"/>
        <w:ind w:left="720" w:hanging="720"/>
        <w:rPr>
          <w:noProof/>
        </w:rPr>
      </w:pPr>
      <w:r w:rsidRPr="00767BDD">
        <w:rPr>
          <w:noProof/>
        </w:rPr>
        <w:t>49. Li M, Shuman C, Fei YL, Cutiongco E, Bender HA, Stevens C, Wilkins-Haug L, Day-Salvatore D, Yong SL, Geraghty MT, Squire J, Weksberg R. GPC3 mutation analysis in a spectrum of patients with overgrowth expands the phenotype of Simpson-Golabi-Behmel syndrome. Am J Med Genet 2001;</w:t>
      </w:r>
      <w:r w:rsidRPr="00767BDD">
        <w:rPr>
          <w:b/>
          <w:noProof/>
        </w:rPr>
        <w:t>102</w:t>
      </w:r>
      <w:r w:rsidRPr="00767BDD">
        <w:rPr>
          <w:noProof/>
        </w:rPr>
        <w:t>(2):161-8 doi: 10.1002/1096-8628(20010801)102:2&lt;161::aid-ajmg1453&gt;3.0.co;2-opublished Online First: Epub Date]|.</w:t>
      </w:r>
    </w:p>
    <w:p w14:paraId="6DCB85F4" w14:textId="35E177B3" w:rsidR="00767BDD" w:rsidRPr="00767BDD" w:rsidRDefault="00767BDD" w:rsidP="00767BDD">
      <w:pPr>
        <w:pStyle w:val="EndNoteBibliography"/>
        <w:ind w:left="720" w:hanging="720"/>
        <w:rPr>
          <w:noProof/>
        </w:rPr>
      </w:pPr>
      <w:r w:rsidRPr="00767BDD">
        <w:rPr>
          <w:noProof/>
        </w:rPr>
        <w:t>50. Mussa A, Russo S, Larizza L, Riccio A, Ferrero GB. (Epi)genotype-phenotype correlations in Beckwith-Wiedemann syndrome: A paradigm for genomic medicine. Clinical Genetics 2016;</w:t>
      </w:r>
      <w:r w:rsidRPr="00767BDD">
        <w:rPr>
          <w:b/>
          <w:noProof/>
        </w:rPr>
        <w:t>89</w:t>
      </w:r>
      <w:r w:rsidRPr="00767BDD">
        <w:rPr>
          <w:noProof/>
        </w:rPr>
        <w:t xml:space="preserve">(4):403-15 doi: </w:t>
      </w:r>
      <w:hyperlink r:id="rId26" w:history="1">
        <w:r w:rsidRPr="00767BDD">
          <w:rPr>
            <w:rStyle w:val="Hyperlink"/>
            <w:noProof/>
          </w:rPr>
          <w:t>http://dx.doi.org/10.1111/cge.12635published</w:t>
        </w:r>
      </w:hyperlink>
      <w:r w:rsidRPr="00767BDD">
        <w:rPr>
          <w:noProof/>
        </w:rPr>
        <w:t xml:space="preserve"> Online First: Epub Date]|.</w:t>
      </w:r>
    </w:p>
    <w:p w14:paraId="47A95055" w14:textId="17B8B33F" w:rsidR="00767BDD" w:rsidRPr="00767BDD" w:rsidRDefault="00767BDD" w:rsidP="00767BDD">
      <w:pPr>
        <w:pStyle w:val="EndNoteBibliography"/>
        <w:ind w:left="720" w:hanging="720"/>
        <w:rPr>
          <w:noProof/>
        </w:rPr>
      </w:pPr>
      <w:r w:rsidRPr="00767BDD">
        <w:rPr>
          <w:noProof/>
        </w:rPr>
        <w:t>51. Maas SM, Vansenne F, Kadouch DJM, Ibrahim A, Bliek J, Hopman S, Mannens MM, Merks JHM, Maher ER, Hennekam RC. Phenotype, cancer risk, and surveillance in Beckwith-Wiedemann syndrome depending on molecular genetic subgroups. American journal of medical genetics Part A 2016;</w:t>
      </w:r>
      <w:r w:rsidRPr="00767BDD">
        <w:rPr>
          <w:b/>
          <w:noProof/>
        </w:rPr>
        <w:t>170</w:t>
      </w:r>
      <w:r w:rsidRPr="00767BDD">
        <w:rPr>
          <w:noProof/>
        </w:rPr>
        <w:t xml:space="preserve">(9):2248-60 doi: </w:t>
      </w:r>
      <w:hyperlink r:id="rId27" w:history="1">
        <w:r w:rsidRPr="00767BDD">
          <w:rPr>
            <w:rStyle w:val="Hyperlink"/>
            <w:noProof/>
          </w:rPr>
          <w:t>https://dx.doi.org/10.1002/ajmg.a.37801published</w:t>
        </w:r>
      </w:hyperlink>
      <w:r w:rsidRPr="00767BDD">
        <w:rPr>
          <w:noProof/>
        </w:rPr>
        <w:t xml:space="preserve"> Online First: Epub Date]|.</w:t>
      </w:r>
    </w:p>
    <w:p w14:paraId="6A5ADA7B" w14:textId="77777777" w:rsidR="00767BDD" w:rsidRPr="00767BDD" w:rsidRDefault="00767BDD" w:rsidP="00767BDD">
      <w:pPr>
        <w:pStyle w:val="EndNoteBibliography"/>
        <w:ind w:left="720" w:hanging="720"/>
        <w:rPr>
          <w:noProof/>
        </w:rPr>
      </w:pPr>
      <w:r w:rsidRPr="00767BDD">
        <w:rPr>
          <w:noProof/>
        </w:rPr>
        <w:t>52. Brioude F, Toutain A, Giabicani E, Cottereau E, Cormier-Daire V, Netchine I. Overgrowth syndromes - clinical and molecular aspects and tumour risk. Nat Rev Endocrinol 2019;</w:t>
      </w:r>
      <w:r w:rsidRPr="00767BDD">
        <w:rPr>
          <w:b/>
          <w:noProof/>
        </w:rPr>
        <w:t>15</w:t>
      </w:r>
      <w:r w:rsidRPr="00767BDD">
        <w:rPr>
          <w:noProof/>
        </w:rPr>
        <w:t>(5):299-311 doi: 10.1038/s41574-019-0180-zpublished Online First: Epub Date]|.</w:t>
      </w:r>
    </w:p>
    <w:p w14:paraId="3D8E24BF" w14:textId="20311328" w:rsidR="00767BDD" w:rsidRPr="00767BDD" w:rsidRDefault="00767BDD" w:rsidP="00767BDD">
      <w:pPr>
        <w:pStyle w:val="EndNoteBibliography"/>
        <w:ind w:left="720" w:hanging="720"/>
        <w:rPr>
          <w:noProof/>
        </w:rPr>
      </w:pPr>
      <w:r w:rsidRPr="00767BDD">
        <w:rPr>
          <w:noProof/>
        </w:rPr>
        <w:t>53. Bliek J, Alders M, Maas SM, Oostra R-J, Mackay DM, van der Lip K, Callaway JL, Brooks A, van 't Padje S, Westerveld A, Leschot NJ, Mannens MMAM. Lessons from BWS twins: complex maternal and paternal hypomethylation and a common source of haematopoietic stem cells. European journal of human genetics : EJHG 2009;</w:t>
      </w:r>
      <w:r w:rsidRPr="00767BDD">
        <w:rPr>
          <w:b/>
          <w:noProof/>
        </w:rPr>
        <w:t>17</w:t>
      </w:r>
      <w:r w:rsidRPr="00767BDD">
        <w:rPr>
          <w:noProof/>
        </w:rPr>
        <w:t xml:space="preserve">(12):1625-34 doi: </w:t>
      </w:r>
      <w:hyperlink r:id="rId28" w:history="1">
        <w:r w:rsidRPr="00767BDD">
          <w:rPr>
            <w:rStyle w:val="Hyperlink"/>
            <w:noProof/>
          </w:rPr>
          <w:t>https://dx.doi.org/10.1038/ejhg.2009.77published</w:t>
        </w:r>
      </w:hyperlink>
      <w:r w:rsidRPr="00767BDD">
        <w:rPr>
          <w:noProof/>
        </w:rPr>
        <w:t xml:space="preserve"> Online First: Epub Date]|.</w:t>
      </w:r>
    </w:p>
    <w:p w14:paraId="1D09722D" w14:textId="7537B93D" w:rsidR="00767BDD" w:rsidRPr="00767BDD" w:rsidRDefault="00767BDD" w:rsidP="00767BDD">
      <w:pPr>
        <w:pStyle w:val="EndNoteBibliography"/>
        <w:ind w:left="720" w:hanging="720"/>
        <w:rPr>
          <w:noProof/>
        </w:rPr>
      </w:pPr>
      <w:r w:rsidRPr="00767BDD">
        <w:rPr>
          <w:noProof/>
        </w:rPr>
        <w:t>54. Hattori H, Hiura H, Kitamura A, Miyauchi N, Kobayashi N, Takahashi S, Okae H, Kyono K, Kagami M, Ogata T, Arima T. Association of four imprinting disorders and ART. Clinical Epigenetics 2019;</w:t>
      </w:r>
      <w:r w:rsidRPr="00767BDD">
        <w:rPr>
          <w:b/>
          <w:noProof/>
        </w:rPr>
        <w:t>11</w:t>
      </w:r>
      <w:r w:rsidRPr="00767BDD">
        <w:rPr>
          <w:noProof/>
        </w:rPr>
        <w:t xml:space="preserve">(1):21 doi: </w:t>
      </w:r>
      <w:hyperlink r:id="rId29" w:history="1">
        <w:r w:rsidRPr="00767BDD">
          <w:rPr>
            <w:rStyle w:val="Hyperlink"/>
            <w:noProof/>
          </w:rPr>
          <w:t>http://dx.doi.org/10.1186/s13148-019-0623-3published</w:t>
        </w:r>
      </w:hyperlink>
      <w:r w:rsidRPr="00767BDD">
        <w:rPr>
          <w:noProof/>
        </w:rPr>
        <w:t xml:space="preserve"> Online First: Epub Date]|.</w:t>
      </w:r>
    </w:p>
    <w:p w14:paraId="3AA72A1B" w14:textId="169601ED" w:rsidR="00767BDD" w:rsidRPr="00767BDD" w:rsidRDefault="00767BDD" w:rsidP="00767BDD">
      <w:pPr>
        <w:pStyle w:val="EndNoteBibliography"/>
        <w:ind w:left="720" w:hanging="720"/>
        <w:rPr>
          <w:noProof/>
        </w:rPr>
      </w:pPr>
      <w:r w:rsidRPr="00767BDD">
        <w:rPr>
          <w:noProof/>
        </w:rPr>
        <w:lastRenderedPageBreak/>
        <w:t>55. Elbracht M, Mackay D, Begemann M, Kagan KO, Eggermann T. Disturbed genomic imprinting and its relevance for human reproduction: Causes and clinical consequences. Human Reproduction Update 2020;</w:t>
      </w:r>
      <w:r w:rsidRPr="00767BDD">
        <w:rPr>
          <w:b/>
          <w:noProof/>
        </w:rPr>
        <w:t>26</w:t>
      </w:r>
      <w:r w:rsidRPr="00767BDD">
        <w:rPr>
          <w:noProof/>
        </w:rPr>
        <w:t xml:space="preserve">(2):197-213 doi: </w:t>
      </w:r>
      <w:hyperlink r:id="rId30" w:history="1">
        <w:r w:rsidRPr="00767BDD">
          <w:rPr>
            <w:rStyle w:val="Hyperlink"/>
            <w:noProof/>
          </w:rPr>
          <w:t>http://dx.doi.org/10.1093/humupd/dmz045published</w:t>
        </w:r>
      </w:hyperlink>
      <w:r w:rsidRPr="00767BDD">
        <w:rPr>
          <w:noProof/>
        </w:rPr>
        <w:t xml:space="preserve"> Online First: Epub Date]|.</w:t>
      </w:r>
    </w:p>
    <w:p w14:paraId="2BDF32E6" w14:textId="77777777" w:rsidR="00767BDD" w:rsidRPr="00767BDD" w:rsidRDefault="00767BDD" w:rsidP="00767BDD">
      <w:pPr>
        <w:pStyle w:val="EndNoteBibliography"/>
        <w:ind w:left="720" w:hanging="720"/>
        <w:rPr>
          <w:noProof/>
        </w:rPr>
      </w:pPr>
      <w:r w:rsidRPr="00767BDD">
        <w:rPr>
          <w:noProof/>
        </w:rPr>
        <w:t>56. Hatada I, Ohashi H, Fukushima Y, Kaneko Y, Inoue M, Komoto Y, Okada A, Ohishi S, Nabetani A, Morisaki H, Nakayama M, Niikawa N, Mukai T. An imprinted gene p57KIP2 is mutated in Beckwith-Wiedemann syndrome. Nat Genet 1996;</w:t>
      </w:r>
      <w:r w:rsidRPr="00767BDD">
        <w:rPr>
          <w:b/>
          <w:noProof/>
        </w:rPr>
        <w:t>14</w:t>
      </w:r>
      <w:r w:rsidRPr="00767BDD">
        <w:rPr>
          <w:noProof/>
        </w:rPr>
        <w:t>(2):171-3 doi: 10.1038/ng1096-171published Online First: Epub Date]|.</w:t>
      </w:r>
    </w:p>
    <w:p w14:paraId="54B8B490" w14:textId="3D63F636" w:rsidR="00767BDD" w:rsidRPr="00767BDD" w:rsidRDefault="00767BDD" w:rsidP="00767BDD">
      <w:pPr>
        <w:pStyle w:val="EndNoteBibliography"/>
        <w:ind w:left="720" w:hanging="720"/>
        <w:rPr>
          <w:noProof/>
        </w:rPr>
      </w:pPr>
      <w:r w:rsidRPr="00767BDD">
        <w:rPr>
          <w:noProof/>
        </w:rPr>
        <w:t xml:space="preserve">57. Lokulo-Sodipe O, Ballard L, Child J, Inskip HM, Byrne CD, Ishida M, Moore GE, Wakeling EL, Fenwick A, Mackay DJG, Davies JH, Temple IK. Phenotype of genetically confirmed Silver-Russell syndrome beyond childhood. Journal of Medical Genetics 2020:106561 doi: </w:t>
      </w:r>
      <w:hyperlink r:id="rId31" w:history="1">
        <w:r w:rsidRPr="00767BDD">
          <w:rPr>
            <w:rStyle w:val="Hyperlink"/>
            <w:noProof/>
          </w:rPr>
          <w:t>http://dx.doi.org/10.1136/jmedgenet-2019-106561published</w:t>
        </w:r>
      </w:hyperlink>
      <w:r w:rsidRPr="00767BDD">
        <w:rPr>
          <w:noProof/>
        </w:rPr>
        <w:t xml:space="preserve"> Online First: Epub Date]|.</w:t>
      </w:r>
    </w:p>
    <w:p w14:paraId="5816D66F" w14:textId="60E9789D" w:rsidR="00767BDD" w:rsidRPr="00767BDD" w:rsidRDefault="00767BDD" w:rsidP="00767BDD">
      <w:pPr>
        <w:pStyle w:val="EndNoteBibliography"/>
        <w:ind w:left="720" w:hanging="720"/>
        <w:rPr>
          <w:noProof/>
        </w:rPr>
      </w:pPr>
      <w:r w:rsidRPr="00767BDD">
        <w:rPr>
          <w:noProof/>
        </w:rPr>
        <w:t>58. Geoffron S, Habib WA, Chantot-Bastaraud S, Harbison M, Salem J, Brioude F, Netchine I, Giabicani E. Diagnosis of silver-russell syndrome in patients with chromosome 14q32.2 imprinted region disruption: Phenotypic and molecular analysis. Hormone Research in Paediatrics 2018;</w:t>
      </w:r>
      <w:r w:rsidRPr="00767BDD">
        <w:rPr>
          <w:b/>
          <w:noProof/>
        </w:rPr>
        <w:t>90</w:t>
      </w:r>
      <w:r w:rsidRPr="00767BDD">
        <w:rPr>
          <w:noProof/>
        </w:rPr>
        <w:t xml:space="preserve">(Supplement 1):121-22 doi: </w:t>
      </w:r>
      <w:hyperlink r:id="rId32" w:history="1">
        <w:r w:rsidRPr="00767BDD">
          <w:rPr>
            <w:rStyle w:val="Hyperlink"/>
            <w:noProof/>
          </w:rPr>
          <w:t>http://dx.doi.org/10.1159/000492307published</w:t>
        </w:r>
      </w:hyperlink>
      <w:r w:rsidRPr="00767BDD">
        <w:rPr>
          <w:noProof/>
        </w:rPr>
        <w:t xml:space="preserve"> Online First: Epub Date]|.</w:t>
      </w:r>
    </w:p>
    <w:p w14:paraId="2DA17FC3" w14:textId="529A2DB5" w:rsidR="00767BDD" w:rsidRPr="00767BDD" w:rsidRDefault="00767BDD" w:rsidP="00767BDD">
      <w:pPr>
        <w:pStyle w:val="EndNoteBibliography"/>
        <w:ind w:left="720" w:hanging="720"/>
        <w:rPr>
          <w:noProof/>
        </w:rPr>
      </w:pPr>
      <w:r w:rsidRPr="00767BDD">
        <w:rPr>
          <w:noProof/>
        </w:rPr>
        <w:t>59. Lande A, Kroken M, Rabben K, Retterstol L. Temple syndrome as a differential diagnosis to Prader-Willi syndrome: Identifying three new patients. American Journal of Medical Genetics, Part A 2018;</w:t>
      </w:r>
      <w:r w:rsidRPr="00767BDD">
        <w:rPr>
          <w:b/>
          <w:noProof/>
        </w:rPr>
        <w:t>176</w:t>
      </w:r>
      <w:r w:rsidRPr="00767BDD">
        <w:rPr>
          <w:noProof/>
        </w:rPr>
        <w:t xml:space="preserve">(1):175-80 doi: </w:t>
      </w:r>
      <w:hyperlink r:id="rId33" w:history="1">
        <w:r w:rsidRPr="00767BDD">
          <w:rPr>
            <w:rStyle w:val="Hyperlink"/>
            <w:noProof/>
          </w:rPr>
          <w:t>http://dx.doi.org/10.1002/ajmg.a.38533published</w:t>
        </w:r>
      </w:hyperlink>
      <w:r w:rsidRPr="00767BDD">
        <w:rPr>
          <w:noProof/>
        </w:rPr>
        <w:t xml:space="preserve"> Online First: Epub Date]|.</w:t>
      </w:r>
    </w:p>
    <w:p w14:paraId="69F4FFD6" w14:textId="77777777" w:rsidR="00767BDD" w:rsidRPr="00767BDD" w:rsidRDefault="00767BDD" w:rsidP="00767BDD">
      <w:pPr>
        <w:pStyle w:val="EndNoteBibliography"/>
        <w:ind w:left="720" w:hanging="720"/>
        <w:rPr>
          <w:noProof/>
        </w:rPr>
      </w:pPr>
      <w:r w:rsidRPr="00767BDD">
        <w:rPr>
          <w:noProof/>
        </w:rPr>
        <w:t>60. Scheuvens R, Begemann M, Soellner L, Meschede D, Raabe-Meyer G, Elbracht M, Schubert R, Eggermann T. Maternal uniparental disomy of chromosome 16 [upd(16)mat]: clinical features are rather caused by (hidden) trisomy 16 mosaicism than by upd(16)mat itself. Clin Genet 2017;</w:t>
      </w:r>
      <w:r w:rsidRPr="00767BDD">
        <w:rPr>
          <w:b/>
          <w:noProof/>
        </w:rPr>
        <w:t>92</w:t>
      </w:r>
      <w:r w:rsidRPr="00767BDD">
        <w:rPr>
          <w:noProof/>
        </w:rPr>
        <w:t>(1):45-51 doi: 10.1111/cge.12958published Online First: Epub Date]|.</w:t>
      </w:r>
    </w:p>
    <w:p w14:paraId="4F3F76F2" w14:textId="59C62B65" w:rsidR="00767BDD" w:rsidRPr="00767BDD" w:rsidRDefault="00767BDD" w:rsidP="00767BDD">
      <w:pPr>
        <w:pStyle w:val="EndNoteBibliography"/>
        <w:ind w:left="720" w:hanging="720"/>
        <w:rPr>
          <w:noProof/>
        </w:rPr>
      </w:pPr>
      <w:r w:rsidRPr="00767BDD">
        <w:rPr>
          <w:noProof/>
        </w:rPr>
        <w:t>61. Eggermann K, Begemann M, Buiting K, Prawitt D, Soellner L, Eggermann T. New EMQN best practice guidelines for the molecular genetic testing of chromosome 11p15 Imprinting Disorders-Silver- Russell and Beck with-Wiedemann syndrome. Medizinische Genetik 2016;</w:t>
      </w:r>
      <w:r w:rsidRPr="00767BDD">
        <w:rPr>
          <w:b/>
          <w:noProof/>
        </w:rPr>
        <w:t>28</w:t>
      </w:r>
      <w:r w:rsidRPr="00767BDD">
        <w:rPr>
          <w:noProof/>
        </w:rPr>
        <w:t xml:space="preserve">(1):148 doi: </w:t>
      </w:r>
      <w:hyperlink r:id="rId34" w:history="1">
        <w:r w:rsidRPr="00767BDD">
          <w:rPr>
            <w:rStyle w:val="Hyperlink"/>
            <w:noProof/>
          </w:rPr>
          <w:t>http://dx.doi.org/10.1007/s11825-016-0083-5published</w:t>
        </w:r>
      </w:hyperlink>
      <w:r w:rsidRPr="00767BDD">
        <w:rPr>
          <w:noProof/>
        </w:rPr>
        <w:t xml:space="preserve"> Online First: Epub Date]|.</w:t>
      </w:r>
    </w:p>
    <w:p w14:paraId="1804CB84" w14:textId="77777777" w:rsidR="00767BDD" w:rsidRPr="00767BDD" w:rsidRDefault="00767BDD" w:rsidP="00767BDD">
      <w:pPr>
        <w:pStyle w:val="EndNoteBibliography"/>
        <w:ind w:left="720" w:hanging="720"/>
        <w:rPr>
          <w:noProof/>
        </w:rPr>
      </w:pPr>
      <w:r w:rsidRPr="00767BDD">
        <w:rPr>
          <w:noProof/>
        </w:rPr>
        <w:t>62. Russo S, Calzari L, Mussa A, Mainini E, Cassina M, Di Candia S, Clementi M, Guzzetti S, Tabano S, Miozzo M, Sirchia S, Finelli P, Prontera P, Maitz S, Sorge G, Calcagno A, Maghnie M, Divizia MT, Melis D, Manfredini E, Ferrero GB, Pecile V, Larizza L. A multi-method approach to the molecular diagnosis of overt and borderline 11p15.5 defects underlying Silver-Russell and Beckwith-Wiedemann syndromes. Clin Epigenetics 2016;</w:t>
      </w:r>
      <w:r w:rsidRPr="00767BDD">
        <w:rPr>
          <w:b/>
          <w:noProof/>
        </w:rPr>
        <w:t>8</w:t>
      </w:r>
      <w:r w:rsidRPr="00767BDD">
        <w:rPr>
          <w:noProof/>
        </w:rPr>
        <w:t>:23 doi: 10.1186/s13148-016-0183-8published Online First: Epub Date]|.</w:t>
      </w:r>
    </w:p>
    <w:p w14:paraId="5C259FBA" w14:textId="6C028E45" w:rsidR="00767BDD" w:rsidRPr="00767BDD" w:rsidRDefault="00767BDD" w:rsidP="00767BDD">
      <w:pPr>
        <w:pStyle w:val="EndNoteBibliography"/>
        <w:ind w:left="720" w:hanging="720"/>
        <w:rPr>
          <w:noProof/>
        </w:rPr>
      </w:pPr>
      <w:r w:rsidRPr="00767BDD">
        <w:rPr>
          <w:noProof/>
        </w:rPr>
        <w:t>63. Alders M, Maas SM, Kadouch DJM, Van der Lip K, Bliek J, Van der Horst CMAM, Mannens MMAM. Methylation analysis in tongue tissue of BWS patients identifies the (EPI)genetic cause in 3 patients with normal methylation levels in blood. European Journal of Medical Genetics 2014;</w:t>
      </w:r>
      <w:r w:rsidRPr="00767BDD">
        <w:rPr>
          <w:b/>
          <w:noProof/>
        </w:rPr>
        <w:t>57</w:t>
      </w:r>
      <w:r w:rsidRPr="00767BDD">
        <w:rPr>
          <w:noProof/>
        </w:rPr>
        <w:t xml:space="preserve">(6):293-97 doi: </w:t>
      </w:r>
      <w:hyperlink r:id="rId35" w:history="1">
        <w:r w:rsidRPr="00767BDD">
          <w:rPr>
            <w:rStyle w:val="Hyperlink"/>
            <w:noProof/>
          </w:rPr>
          <w:t>http://dx.doi.org/10.1016/j.ejmg.2014.03.011published</w:t>
        </w:r>
      </w:hyperlink>
      <w:r w:rsidRPr="00767BDD">
        <w:rPr>
          <w:noProof/>
        </w:rPr>
        <w:t xml:space="preserve"> Online First: Epub Date]|.</w:t>
      </w:r>
    </w:p>
    <w:p w14:paraId="45856A6D" w14:textId="245D153B" w:rsidR="00767BDD" w:rsidRPr="00767BDD" w:rsidRDefault="00767BDD" w:rsidP="00767BDD">
      <w:pPr>
        <w:pStyle w:val="EndNoteBibliography"/>
        <w:ind w:left="720" w:hanging="720"/>
        <w:rPr>
          <w:noProof/>
        </w:rPr>
      </w:pPr>
      <w:r w:rsidRPr="00767BDD">
        <w:rPr>
          <w:noProof/>
        </w:rPr>
        <w:t xml:space="preserve">64. De Crescenzo A, Coppola F, Falco P, Bernardo I, Ausanio G, Cerrato F, Falco L, Riccio A. A novel microdeletion in the IGF2/H19 imprinting centre region defines a recurrent mutation mechanism in familial Beckwith-Wiedemann syndrome. European Journal </w:t>
      </w:r>
      <w:r w:rsidRPr="00767BDD">
        <w:rPr>
          <w:noProof/>
        </w:rPr>
        <w:lastRenderedPageBreak/>
        <w:t>of Medical Genetics 2011;</w:t>
      </w:r>
      <w:r w:rsidRPr="00767BDD">
        <w:rPr>
          <w:b/>
          <w:noProof/>
        </w:rPr>
        <w:t>54</w:t>
      </w:r>
      <w:r w:rsidRPr="00767BDD">
        <w:rPr>
          <w:noProof/>
        </w:rPr>
        <w:t xml:space="preserve">(4):e451-e54 doi: </w:t>
      </w:r>
      <w:hyperlink r:id="rId36" w:history="1">
        <w:r w:rsidRPr="00767BDD">
          <w:rPr>
            <w:rStyle w:val="Hyperlink"/>
            <w:noProof/>
          </w:rPr>
          <w:t>http://dx.doi.org/10.1016/j.ejmg.2011.04.009published</w:t>
        </w:r>
      </w:hyperlink>
      <w:r w:rsidRPr="00767BDD">
        <w:rPr>
          <w:noProof/>
        </w:rPr>
        <w:t xml:space="preserve"> Online First: Epub Date]|.</w:t>
      </w:r>
    </w:p>
    <w:p w14:paraId="3CF4EB90" w14:textId="56602EEB" w:rsidR="00767BDD" w:rsidRPr="00767BDD" w:rsidRDefault="00767BDD" w:rsidP="00767BDD">
      <w:pPr>
        <w:pStyle w:val="EndNoteBibliography"/>
        <w:ind w:left="720" w:hanging="720"/>
        <w:rPr>
          <w:noProof/>
        </w:rPr>
      </w:pPr>
      <w:r w:rsidRPr="00767BDD">
        <w:rPr>
          <w:noProof/>
        </w:rPr>
        <w:t>65. Beygo J, Citro V, Sparago A, De crescenzo A, Cerrato F, Heitmann M, Rademacher K, Guala A, Enklaar T, Anichini C, Cirillo silengo M, Graf N, Prawitt D, Cubellis MV, Horsthemke B, Buiting K, Riccio A. The molecular function and clinical phenotype of partial deletions of the IGF2/H19 imprinting control region depends on the spatial arrangement of the remaining CTCF-binding sites. Human Molecular Genetics 2013;</w:t>
      </w:r>
      <w:r w:rsidRPr="00767BDD">
        <w:rPr>
          <w:b/>
          <w:noProof/>
        </w:rPr>
        <w:t>22</w:t>
      </w:r>
      <w:r w:rsidRPr="00767BDD">
        <w:rPr>
          <w:noProof/>
        </w:rPr>
        <w:t xml:space="preserve">(3):544-57 doi: </w:t>
      </w:r>
      <w:hyperlink r:id="rId37" w:history="1">
        <w:r w:rsidRPr="00767BDD">
          <w:rPr>
            <w:rStyle w:val="Hyperlink"/>
            <w:noProof/>
          </w:rPr>
          <w:t>http://dx.doi.org/10.1093/hmg/dds465published</w:t>
        </w:r>
      </w:hyperlink>
      <w:r w:rsidRPr="00767BDD">
        <w:rPr>
          <w:noProof/>
        </w:rPr>
        <w:t xml:space="preserve"> Online First: Epub Date]|.</w:t>
      </w:r>
    </w:p>
    <w:p w14:paraId="0170A6D4" w14:textId="4F5A08F4" w:rsidR="00767BDD" w:rsidRPr="00767BDD" w:rsidRDefault="00767BDD" w:rsidP="00767BDD">
      <w:pPr>
        <w:pStyle w:val="EndNoteBibliography"/>
        <w:ind w:left="720" w:hanging="720"/>
        <w:rPr>
          <w:noProof/>
        </w:rPr>
      </w:pPr>
      <w:r w:rsidRPr="00767BDD">
        <w:rPr>
          <w:noProof/>
        </w:rPr>
        <w:t>66. Beygo J, Joksic I, Strom TM, Ludecke HJ, Kolarova J, Siebert R, Mikovic Z, Horsthemke B, Buiting K. A maternal deletion upstream of the imprint control region 2 in 11p15 causes loss of methylation and familial Beckwith-Wiedemann syndrome. European Journal of Human Genetics 2016;</w:t>
      </w:r>
      <w:r w:rsidRPr="00767BDD">
        <w:rPr>
          <w:b/>
          <w:noProof/>
        </w:rPr>
        <w:t>24</w:t>
      </w:r>
      <w:r w:rsidRPr="00767BDD">
        <w:rPr>
          <w:noProof/>
        </w:rPr>
        <w:t xml:space="preserve">(9):1280-86 doi: </w:t>
      </w:r>
      <w:hyperlink r:id="rId38" w:history="1">
        <w:r w:rsidRPr="00767BDD">
          <w:rPr>
            <w:rStyle w:val="Hyperlink"/>
            <w:noProof/>
          </w:rPr>
          <w:t>http://dx.doi.org/10.1038/ejhg.2016.3published</w:t>
        </w:r>
      </w:hyperlink>
      <w:r w:rsidRPr="00767BDD">
        <w:rPr>
          <w:noProof/>
        </w:rPr>
        <w:t xml:space="preserve"> Online First: Epub Date]|.</w:t>
      </w:r>
    </w:p>
    <w:p w14:paraId="54DB82DE" w14:textId="77777777" w:rsidR="00767BDD" w:rsidRPr="00767BDD" w:rsidRDefault="00767BDD" w:rsidP="00767BDD">
      <w:pPr>
        <w:pStyle w:val="EndNoteBibliography"/>
        <w:ind w:left="720" w:hanging="720"/>
        <w:rPr>
          <w:noProof/>
        </w:rPr>
      </w:pPr>
      <w:r w:rsidRPr="00767BDD">
        <w:rPr>
          <w:noProof/>
        </w:rPr>
        <w:t>67. Mussa A, Chiesa N, Porta F, Baldassarre G, Silengo MC, Ferrero GB. The overlap between Sotos and Beckwith-Wiedemann syndromes. J Pediatr 2010;</w:t>
      </w:r>
      <w:r w:rsidRPr="00767BDD">
        <w:rPr>
          <w:b/>
          <w:noProof/>
        </w:rPr>
        <w:t>156</w:t>
      </w:r>
      <w:r w:rsidRPr="00767BDD">
        <w:rPr>
          <w:noProof/>
        </w:rPr>
        <w:t>(6):1035-36 doi: 10.1016/j.jpeds.2010.02.063published Online First: Epub Date]|.</w:t>
      </w:r>
    </w:p>
    <w:p w14:paraId="5F0F62A4" w14:textId="77777777" w:rsidR="00767BDD" w:rsidRPr="00767BDD" w:rsidRDefault="00767BDD" w:rsidP="00767BDD">
      <w:pPr>
        <w:pStyle w:val="EndNoteBibliography"/>
        <w:ind w:left="720" w:hanging="720"/>
        <w:rPr>
          <w:noProof/>
        </w:rPr>
      </w:pPr>
      <w:r w:rsidRPr="00767BDD">
        <w:rPr>
          <w:noProof/>
        </w:rPr>
        <w:t>68. Baujat G, Rio M, Rossignol S, Sanlaville D, Lyonnet S, Le Merrer M, Munnich A, Gicquel C, Colleaux L, Cormier-Daire V. Clinical and molecular overlap in overgrowth syndromes. Am J Med Genet C Semin Med Genet 2005;</w:t>
      </w:r>
      <w:r w:rsidRPr="00767BDD">
        <w:rPr>
          <w:b/>
          <w:noProof/>
        </w:rPr>
        <w:t>137C</w:t>
      </w:r>
      <w:r w:rsidRPr="00767BDD">
        <w:rPr>
          <w:noProof/>
        </w:rPr>
        <w:t>(1):4-11 doi: 10.1002/ajmg.c.30060published Online First: Epub Date]|.</w:t>
      </w:r>
    </w:p>
    <w:p w14:paraId="41094E38" w14:textId="77777777" w:rsidR="00767BDD" w:rsidRPr="00767BDD" w:rsidRDefault="00767BDD" w:rsidP="00767BDD">
      <w:pPr>
        <w:pStyle w:val="EndNoteBibliography"/>
        <w:ind w:left="720" w:hanging="720"/>
        <w:rPr>
          <w:noProof/>
        </w:rPr>
      </w:pPr>
      <w:r w:rsidRPr="00767BDD">
        <w:rPr>
          <w:noProof/>
        </w:rPr>
        <w:t>69. Argente J, Tatton-Brown K, Lehwalder D, Pfaffle R. Genetics of Growth Disorders-Which Patients Require Genetic Testing? Front Endocrinol (Lausanne) 2019;</w:t>
      </w:r>
      <w:r w:rsidRPr="00767BDD">
        <w:rPr>
          <w:b/>
          <w:noProof/>
        </w:rPr>
        <w:t>10</w:t>
      </w:r>
      <w:r w:rsidRPr="00767BDD">
        <w:rPr>
          <w:noProof/>
        </w:rPr>
        <w:t>:602 doi: 10.3389/fendo.2019.00602published Online First: Epub Date]|.</w:t>
      </w:r>
    </w:p>
    <w:p w14:paraId="39D12EF1" w14:textId="77777777" w:rsidR="00767BDD" w:rsidRPr="00767BDD" w:rsidRDefault="00767BDD" w:rsidP="00767BDD">
      <w:pPr>
        <w:pStyle w:val="EndNoteBibliography"/>
        <w:ind w:left="720" w:hanging="720"/>
        <w:rPr>
          <w:noProof/>
        </w:rPr>
      </w:pPr>
      <w:r w:rsidRPr="00767BDD">
        <w:rPr>
          <w:noProof/>
        </w:rPr>
        <w:t>70. Bar C, Diene G, Molinas C, Bieth E, Casper C, Tauber M. Early diagnosis and care is achieved but should be improved in infants with Prader-Willi syndrome. Orphanet J Rare Dis 2017;</w:t>
      </w:r>
      <w:r w:rsidRPr="00767BDD">
        <w:rPr>
          <w:b/>
          <w:noProof/>
        </w:rPr>
        <w:t>12</w:t>
      </w:r>
      <w:r w:rsidRPr="00767BDD">
        <w:rPr>
          <w:noProof/>
        </w:rPr>
        <w:t>(1):118 doi: 10.1186/s13023-017-0673-6published Online First: Epub Date]|.</w:t>
      </w:r>
    </w:p>
    <w:p w14:paraId="2BA3E632" w14:textId="77777777" w:rsidR="00767BDD" w:rsidRPr="00767BDD" w:rsidRDefault="00767BDD" w:rsidP="00767BDD">
      <w:pPr>
        <w:pStyle w:val="EndNoteBibliography"/>
        <w:ind w:left="720" w:hanging="720"/>
        <w:rPr>
          <w:noProof/>
        </w:rPr>
      </w:pPr>
      <w:r w:rsidRPr="00767BDD">
        <w:rPr>
          <w:noProof/>
        </w:rPr>
        <w:t>71. McKusick VA. On lumpers and splitters, or the nosology of genetic disease. Perspect Biol Med 1969;</w:t>
      </w:r>
      <w:r w:rsidRPr="00767BDD">
        <w:rPr>
          <w:b/>
          <w:noProof/>
        </w:rPr>
        <w:t>12</w:t>
      </w:r>
      <w:r w:rsidRPr="00767BDD">
        <w:rPr>
          <w:noProof/>
        </w:rPr>
        <w:t>(2):298-312 doi: 10.1353/pbm.1969.0039published Online First: Epub Date]|.</w:t>
      </w:r>
    </w:p>
    <w:p w14:paraId="4BDE3CAA" w14:textId="77777777" w:rsidR="00767BDD" w:rsidRPr="00767BDD" w:rsidRDefault="00767BDD" w:rsidP="00767BDD">
      <w:pPr>
        <w:pStyle w:val="EndNoteBibliography"/>
        <w:ind w:left="720" w:hanging="720"/>
        <w:rPr>
          <w:noProof/>
        </w:rPr>
      </w:pPr>
      <w:r w:rsidRPr="00767BDD">
        <w:rPr>
          <w:noProof/>
        </w:rPr>
        <w:t>72. Eggermann T, Yapici E, Bliek J, Pereda A, Begemann M, Russo S, Tannorella P, Calzari L, de Nanclares GP, Lombardi P, Temple IK, Mackay D, Riccio A, Kagami M, Ogata T, Lapunzina P, Monk D, Maher ER, Tumer Z. Trans-acting genetic variants causing multilocus imprinting disturbance (MLID): common mechanisms and consequences. Clin Epigenetics 2022;</w:t>
      </w:r>
      <w:r w:rsidRPr="00767BDD">
        <w:rPr>
          <w:b/>
          <w:noProof/>
        </w:rPr>
        <w:t>14</w:t>
      </w:r>
      <w:r w:rsidRPr="00767BDD">
        <w:rPr>
          <w:noProof/>
        </w:rPr>
        <w:t>(1):41 doi: 10.1186/s13148-022-01259-xpublished Online First: Epub Date]|.</w:t>
      </w:r>
    </w:p>
    <w:p w14:paraId="055C4768" w14:textId="77777777" w:rsidR="00767BDD" w:rsidRPr="00767BDD" w:rsidRDefault="00767BDD" w:rsidP="00767BDD">
      <w:pPr>
        <w:pStyle w:val="EndNoteBibliography"/>
        <w:ind w:left="720" w:hanging="720"/>
        <w:rPr>
          <w:noProof/>
        </w:rPr>
      </w:pPr>
      <w:r w:rsidRPr="00767BDD">
        <w:rPr>
          <w:noProof/>
        </w:rPr>
        <w:t>73. Biesecker LG, Adam MP, Alkuraya FS, Amemiya AR, Bamshad MJ, Beck AE, Bennett JT, Bird LM, Carey JC, Chung B, Clark RD, Cox TC, Curry C, Dinulos MBP, Dobyns WB, Giampietro PF, Girisha KM, Glass IA, Graham JM, Jr., Gripp KW, Haldeman-Englert CR, Hall BD, Innes AM, Kalish JM, Keppler-Noreuil KM, Kosaki K, Kozel BA, Mirzaa GM, Mulvihill JJ, Nowaczyk MJM, Pagon RA, Retterer K, Rope AF, Sanchez-Lara PA, Seaver LH, Shieh JT, Slavotinek AM, Sobering AK, Stevens CA, Stevenson DA, Tan TY, Tan WH, Tsai AC, Weaver DD, Williams MS, Zackai E, Zarate YA. A dyadic approach to the delineation of diagnostic entities in clinical genomics. Am J Hum Genet 2021;</w:t>
      </w:r>
      <w:r w:rsidRPr="00767BDD">
        <w:rPr>
          <w:b/>
          <w:noProof/>
        </w:rPr>
        <w:t>108</w:t>
      </w:r>
      <w:r w:rsidRPr="00767BDD">
        <w:rPr>
          <w:noProof/>
        </w:rPr>
        <w:t>(1):8-15 doi: 10.1016/j.ajhg.2020.11.013published Online First: Epub Date]|.</w:t>
      </w:r>
    </w:p>
    <w:p w14:paraId="6A593764" w14:textId="7F0BDE4E" w:rsidR="004D5A51" w:rsidRDefault="00EF13CF" w:rsidP="003D5056">
      <w:pPr>
        <w:spacing w:afterLines="60" w:after="144" w:line="276" w:lineRule="auto"/>
      </w:pPr>
      <w:r>
        <w:lastRenderedPageBreak/>
        <w:fldChar w:fldCharType="end"/>
      </w:r>
    </w:p>
    <w:p w14:paraId="4DCF7B0B" w14:textId="402FB691" w:rsidR="008E4EA9" w:rsidRDefault="008E4EA9" w:rsidP="003D5056">
      <w:pPr>
        <w:spacing w:line="480" w:lineRule="auto"/>
      </w:pPr>
      <w:r>
        <w:br w:type="page"/>
      </w:r>
    </w:p>
    <w:p w14:paraId="253BAD37" w14:textId="7A5EC58C" w:rsidR="004D5A51" w:rsidRDefault="004D5A51" w:rsidP="003D5056">
      <w:pPr>
        <w:spacing w:afterLines="60" w:after="144" w:line="480" w:lineRule="auto"/>
      </w:pPr>
      <w:r>
        <w:lastRenderedPageBreak/>
        <w:t xml:space="preserve">Figure 1: organisation of imprinting centres 1 and 2 on chromosome 11p15.5, and the different genetic and epigenetic changes associated with BWS and SRS. </w:t>
      </w:r>
    </w:p>
    <w:p w14:paraId="2379E80D" w14:textId="77777777" w:rsidR="00264089" w:rsidRDefault="00264089" w:rsidP="003D5056">
      <w:pPr>
        <w:spacing w:afterLines="60" w:after="144" w:line="480" w:lineRule="auto"/>
      </w:pPr>
    </w:p>
    <w:p w14:paraId="780DC698" w14:textId="04CCD5E9" w:rsidR="004D5A51" w:rsidRDefault="004D5A51" w:rsidP="003D5056">
      <w:pPr>
        <w:spacing w:afterLines="60" w:after="144" w:line="480" w:lineRule="auto"/>
      </w:pPr>
      <w:r>
        <w:t xml:space="preserve">The central diagram represents the key imprinting control regions and imprinted genes </w:t>
      </w:r>
      <w:r w:rsidR="008D0D1C">
        <w:t>located near the telomere of chromosome 11, within</w:t>
      </w:r>
      <w:r>
        <w:t xml:space="preserve"> chr11p15.5.  </w:t>
      </w:r>
      <w:r w:rsidR="00F34D8D">
        <w:t xml:space="preserve">IC1, which is methylated on the paternally-inherited allele, lies between the noncoding RNA H19 (expressed from the maternally inherited allele) and the growth factor gene, IGF2, expressed from paternally-inherited DNA.  IC2, which is methylated on the maternally-inherited allele, lies at the promoter of the long noncoding RNA KCNQ1OT1 (paternally-expressed), which regulates in-cis the expression of the coding gene KCNQ1 and the growth repressor CDKN1C (maternal) between the noncoding RNA H19 (expressed from the maternally inherited allele).  </w:t>
      </w:r>
    </w:p>
    <w:p w14:paraId="3FF5816F" w14:textId="5B9435CE" w:rsidR="00F34D8D" w:rsidRDefault="00F34D8D" w:rsidP="003D5056">
      <w:pPr>
        <w:spacing w:afterLines="60" w:after="144" w:line="480" w:lineRule="auto"/>
      </w:pPr>
      <w:r>
        <w:t>To the left are represented the genetic and epigenetic changes associated with BWS</w:t>
      </w:r>
      <w:r w:rsidR="00DB32B3">
        <w:t>; those associated with SRS are to the right.  The approximate percentage of diagnoses is noted, along with relevant subsets of diagnoses.</w:t>
      </w:r>
      <w:r w:rsidR="0089238E">
        <w:t xml:space="preserve">  Additional SRS diagnoses outwith chr11p15 are indicated </w:t>
      </w:r>
      <w:r w:rsidR="00BB4211" w:rsidRPr="00BB4211">
        <w:t>in italic text</w:t>
      </w:r>
      <w:r w:rsidR="0089238E">
        <w:t>.</w:t>
      </w:r>
      <w:r w:rsidR="00264089">
        <w:t xml:space="preserve">  </w:t>
      </w:r>
    </w:p>
    <w:p w14:paraId="471F6D96" w14:textId="413702B8" w:rsidR="000E4C14" w:rsidRDefault="00DB32B3" w:rsidP="003D5056">
      <w:pPr>
        <w:spacing w:afterLines="60" w:after="144" w:line="480" w:lineRule="auto"/>
      </w:pPr>
      <w:r>
        <w:t>red: maternal</w:t>
      </w:r>
      <w:r w:rsidR="008E5B16">
        <w:t>ly-inherited</w:t>
      </w:r>
      <w:r>
        <w:t xml:space="preserve"> DNA; blue: paternal</w:t>
      </w:r>
      <w:r w:rsidR="008E5B16">
        <w:t>ly-inherited</w:t>
      </w:r>
      <w:r>
        <w:t xml:space="preserve"> DNA; grey: imprinted (silenced) genes; filled rectangles: protein-coding genes; unfilled rectangles: noncoding RNA; </w:t>
      </w:r>
      <w:r w:rsidR="0089238E">
        <w:t>circles: imprinting centres, with black fill indicating methylated DNA and white fill indicating unmethylated DNA</w:t>
      </w:r>
      <w:r w:rsidR="008D0D1C">
        <w:t>.</w:t>
      </w:r>
    </w:p>
    <w:p w14:paraId="2431039A" w14:textId="77777777" w:rsidR="0026135A" w:rsidRDefault="0026135A" w:rsidP="003D5056">
      <w:pPr>
        <w:spacing w:afterLines="60" w:after="144" w:line="480" w:lineRule="auto"/>
        <w:sectPr w:rsidR="0026135A" w:rsidSect="008977D7">
          <w:footerReference w:type="even" r:id="rId39"/>
          <w:footerReference w:type="default" r:id="rId40"/>
          <w:pgSz w:w="11900" w:h="16840"/>
          <w:pgMar w:top="1440" w:right="1440" w:bottom="1440" w:left="1440" w:header="720" w:footer="720" w:gutter="0"/>
          <w:cols w:space="720"/>
          <w:docGrid w:linePitch="360"/>
        </w:sectPr>
      </w:pPr>
    </w:p>
    <w:p w14:paraId="75D67F68" w14:textId="32E8E8A6" w:rsidR="0026135A" w:rsidRDefault="0026135A" w:rsidP="003D5056">
      <w:pPr>
        <w:spacing w:afterLines="60" w:after="144" w:line="480" w:lineRule="auto"/>
      </w:pPr>
      <w:r>
        <w:rPr>
          <w:noProof/>
          <w:lang w:eastAsia="en-GB"/>
        </w:rPr>
        <w:lastRenderedPageBreak/>
        <w:drawing>
          <wp:anchor distT="0" distB="0" distL="114300" distR="114300" simplePos="0" relativeHeight="251659264" behindDoc="0" locked="0" layoutInCell="1" allowOverlap="1" wp14:anchorId="7E778AF2" wp14:editId="4B1A70E8">
            <wp:simplePos x="0" y="0"/>
            <wp:positionH relativeFrom="column">
              <wp:posOffset>0</wp:posOffset>
            </wp:positionH>
            <wp:positionV relativeFrom="paragraph">
              <wp:posOffset>513080</wp:posOffset>
            </wp:positionV>
            <wp:extent cx="8864600" cy="52114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864600" cy="5211445"/>
                    </a:xfrm>
                    <a:prstGeom prst="rect">
                      <a:avLst/>
                    </a:prstGeom>
                  </pic:spPr>
                </pic:pic>
              </a:graphicData>
            </a:graphic>
          </wp:anchor>
        </w:drawing>
      </w:r>
    </w:p>
    <w:sectPr w:rsidR="0026135A" w:rsidSect="00251589">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29791" w14:textId="77777777" w:rsidR="00DA4387" w:rsidRDefault="00DA4387" w:rsidP="00501253">
      <w:r>
        <w:separator/>
      </w:r>
    </w:p>
  </w:endnote>
  <w:endnote w:type="continuationSeparator" w:id="0">
    <w:p w14:paraId="714912E7" w14:textId="77777777" w:rsidR="00DA4387" w:rsidRDefault="00DA4387" w:rsidP="00501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6549865"/>
      <w:docPartObj>
        <w:docPartGallery w:val="Page Numbers (Bottom of Page)"/>
        <w:docPartUnique/>
      </w:docPartObj>
    </w:sdtPr>
    <w:sdtEndPr>
      <w:rPr>
        <w:rStyle w:val="PageNumber"/>
      </w:rPr>
    </w:sdtEndPr>
    <w:sdtContent>
      <w:p w14:paraId="39FA134B" w14:textId="56E57752" w:rsidR="00D17653" w:rsidRDefault="00D17653" w:rsidP="00D176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89A7E1" w14:textId="77777777" w:rsidR="00D17653" w:rsidRDefault="00D17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7403605"/>
      <w:docPartObj>
        <w:docPartGallery w:val="Page Numbers (Bottom of Page)"/>
        <w:docPartUnique/>
      </w:docPartObj>
    </w:sdtPr>
    <w:sdtEndPr>
      <w:rPr>
        <w:rStyle w:val="PageNumber"/>
      </w:rPr>
    </w:sdtEndPr>
    <w:sdtContent>
      <w:p w14:paraId="2D76568C" w14:textId="5D5C3BD4" w:rsidR="00D17653" w:rsidRDefault="00D17653" w:rsidP="00D176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B1EA7">
          <w:rPr>
            <w:rStyle w:val="PageNumber"/>
            <w:noProof/>
          </w:rPr>
          <w:t>19</w:t>
        </w:r>
        <w:r>
          <w:rPr>
            <w:rStyle w:val="PageNumber"/>
          </w:rPr>
          <w:fldChar w:fldCharType="end"/>
        </w:r>
      </w:p>
    </w:sdtContent>
  </w:sdt>
  <w:p w14:paraId="286E606F" w14:textId="77777777" w:rsidR="00D17653" w:rsidRDefault="00D17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B76BB" w14:textId="77777777" w:rsidR="00DA4387" w:rsidRDefault="00DA4387" w:rsidP="00501253">
      <w:r>
        <w:separator/>
      </w:r>
    </w:p>
  </w:footnote>
  <w:footnote w:type="continuationSeparator" w:id="0">
    <w:p w14:paraId="23CFC214" w14:textId="77777777" w:rsidR="00DA4387" w:rsidRDefault="00DA4387" w:rsidP="00501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F4C2F"/>
    <w:multiLevelType w:val="multilevel"/>
    <w:tmpl w:val="C5A25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5A53BE"/>
    <w:multiLevelType w:val="hybridMultilevel"/>
    <w:tmpl w:val="B07029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7371B1"/>
    <w:multiLevelType w:val="multilevel"/>
    <w:tmpl w:val="DD824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3A7287"/>
    <w:multiLevelType w:val="hybridMultilevel"/>
    <w:tmpl w:val="F9C6D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7C60E3"/>
    <w:multiLevelType w:val="multilevel"/>
    <w:tmpl w:val="556C6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530D4F"/>
    <w:multiLevelType w:val="hybridMultilevel"/>
    <w:tmpl w:val="519C29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95058E"/>
    <w:multiLevelType w:val="hybridMultilevel"/>
    <w:tmpl w:val="6D7E1BF6"/>
    <w:lvl w:ilvl="0" w:tplc="0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38177354">
    <w:abstractNumId w:val="3"/>
  </w:num>
  <w:num w:numId="2" w16cid:durableId="121660612">
    <w:abstractNumId w:val="1"/>
  </w:num>
  <w:num w:numId="3" w16cid:durableId="808204853">
    <w:abstractNumId w:val="6"/>
  </w:num>
  <w:num w:numId="4" w16cid:durableId="914315819">
    <w:abstractNumId w:val="2"/>
  </w:num>
  <w:num w:numId="5" w16cid:durableId="1124618532">
    <w:abstractNumId w:val="4"/>
  </w:num>
  <w:num w:numId="6" w16cid:durableId="1919098927">
    <w:abstractNumId w:val="5"/>
  </w:num>
  <w:num w:numId="7" w16cid:durableId="877744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al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2x9tvrhtasrqe0evmpfrerv0pxpvee0dv0&quot;&gt;dm library&lt;record-ids&gt;&lt;item&gt;34&lt;/item&gt;&lt;item&gt;290&lt;/item&gt;&lt;item&gt;385&lt;/item&gt;&lt;item&gt;514&lt;/item&gt;&lt;item&gt;642&lt;/item&gt;&lt;item&gt;694&lt;/item&gt;&lt;item&gt;940&lt;/item&gt;&lt;item&gt;948&lt;/item&gt;&lt;item&gt;996&lt;/item&gt;&lt;item&gt;1039&lt;/item&gt;&lt;item&gt;1081&lt;/item&gt;&lt;item&gt;1119&lt;/item&gt;&lt;item&gt;1156&lt;/item&gt;&lt;item&gt;1214&lt;/item&gt;&lt;item&gt;1231&lt;/item&gt;&lt;item&gt;1242&lt;/item&gt;&lt;item&gt;1266&lt;/item&gt;&lt;item&gt;1356&lt;/item&gt;&lt;item&gt;1383&lt;/item&gt;&lt;item&gt;1417&lt;/item&gt;&lt;item&gt;1428&lt;/item&gt;&lt;item&gt;1440&lt;/item&gt;&lt;item&gt;1509&lt;/item&gt;&lt;item&gt;1569&lt;/item&gt;&lt;item&gt;1583&lt;/item&gt;&lt;item&gt;1592&lt;/item&gt;&lt;item&gt;1624&lt;/item&gt;&lt;item&gt;1625&lt;/item&gt;&lt;item&gt;1633&lt;/item&gt;&lt;item&gt;1646&lt;/item&gt;&lt;item&gt;1660&lt;/item&gt;&lt;item&gt;1742&lt;/item&gt;&lt;item&gt;1775&lt;/item&gt;&lt;item&gt;1777&lt;/item&gt;&lt;item&gt;1814&lt;/item&gt;&lt;item&gt;1818&lt;/item&gt;&lt;item&gt;1837&lt;/item&gt;&lt;item&gt;1839&lt;/item&gt;&lt;item&gt;1851&lt;/item&gt;&lt;item&gt;1855&lt;/item&gt;&lt;item&gt;1862&lt;/item&gt;&lt;item&gt;3709&lt;/item&gt;&lt;item&gt;3710&lt;/item&gt;&lt;item&gt;3723&lt;/item&gt;&lt;item&gt;3728&lt;/item&gt;&lt;item&gt;3731&lt;/item&gt;&lt;item&gt;3813&lt;/item&gt;&lt;item&gt;3814&lt;/item&gt;&lt;item&gt;3815&lt;/item&gt;&lt;item&gt;3875&lt;/item&gt;&lt;item&gt;3887&lt;/item&gt;&lt;item&gt;3888&lt;/item&gt;&lt;item&gt;3903&lt;/item&gt;&lt;item&gt;3917&lt;/item&gt;&lt;item&gt;3918&lt;/item&gt;&lt;item&gt;3919&lt;/item&gt;&lt;item&gt;3921&lt;/item&gt;&lt;item&gt;3924&lt;/item&gt;&lt;item&gt;3925&lt;/item&gt;&lt;item&gt;3928&lt;/item&gt;&lt;item&gt;3929&lt;/item&gt;&lt;item&gt;3931&lt;/item&gt;&lt;item&gt;3933&lt;/item&gt;&lt;item&gt;3934&lt;/item&gt;&lt;item&gt;3937&lt;/item&gt;&lt;item&gt;3938&lt;/item&gt;&lt;item&gt;3939&lt;/item&gt;&lt;item&gt;3940&lt;/item&gt;&lt;item&gt;3941&lt;/item&gt;&lt;item&gt;3942&lt;/item&gt;&lt;item&gt;3943&lt;/item&gt;&lt;item&gt;3944&lt;/item&gt;&lt;item&gt;3945&lt;/item&gt;&lt;/record-ids&gt;&lt;/item&gt;&lt;/Libraries&gt;"/>
  </w:docVars>
  <w:rsids>
    <w:rsidRoot w:val="00890835"/>
    <w:rsid w:val="00004E2B"/>
    <w:rsid w:val="000052A7"/>
    <w:rsid w:val="00005E87"/>
    <w:rsid w:val="000109B7"/>
    <w:rsid w:val="000212E4"/>
    <w:rsid w:val="00022FF7"/>
    <w:rsid w:val="000231E5"/>
    <w:rsid w:val="00035CBF"/>
    <w:rsid w:val="00037300"/>
    <w:rsid w:val="00040334"/>
    <w:rsid w:val="0004741F"/>
    <w:rsid w:val="00053212"/>
    <w:rsid w:val="00053D7D"/>
    <w:rsid w:val="00061CAD"/>
    <w:rsid w:val="000645E9"/>
    <w:rsid w:val="00065590"/>
    <w:rsid w:val="00067899"/>
    <w:rsid w:val="0008046D"/>
    <w:rsid w:val="00080EF4"/>
    <w:rsid w:val="00083C2E"/>
    <w:rsid w:val="000868A3"/>
    <w:rsid w:val="000973FB"/>
    <w:rsid w:val="000A2070"/>
    <w:rsid w:val="000A43E9"/>
    <w:rsid w:val="000B41A1"/>
    <w:rsid w:val="000B5F57"/>
    <w:rsid w:val="000B7D27"/>
    <w:rsid w:val="000C00C9"/>
    <w:rsid w:val="000C04C5"/>
    <w:rsid w:val="000C2D2B"/>
    <w:rsid w:val="000C46AD"/>
    <w:rsid w:val="000C5E52"/>
    <w:rsid w:val="000C6468"/>
    <w:rsid w:val="000C745D"/>
    <w:rsid w:val="000E078C"/>
    <w:rsid w:val="000E4C14"/>
    <w:rsid w:val="000E6851"/>
    <w:rsid w:val="000F0E25"/>
    <w:rsid w:val="000F59F4"/>
    <w:rsid w:val="00100D93"/>
    <w:rsid w:val="001039E5"/>
    <w:rsid w:val="00104DCB"/>
    <w:rsid w:val="00105420"/>
    <w:rsid w:val="00106665"/>
    <w:rsid w:val="0011112D"/>
    <w:rsid w:val="00111741"/>
    <w:rsid w:val="00115A67"/>
    <w:rsid w:val="0012060A"/>
    <w:rsid w:val="00125269"/>
    <w:rsid w:val="00125D4D"/>
    <w:rsid w:val="001306AD"/>
    <w:rsid w:val="00131E98"/>
    <w:rsid w:val="00131FF9"/>
    <w:rsid w:val="00134322"/>
    <w:rsid w:val="0013505C"/>
    <w:rsid w:val="00135968"/>
    <w:rsid w:val="00135FFB"/>
    <w:rsid w:val="00137B44"/>
    <w:rsid w:val="00137BEF"/>
    <w:rsid w:val="00137EE9"/>
    <w:rsid w:val="001401BB"/>
    <w:rsid w:val="00140559"/>
    <w:rsid w:val="0014095A"/>
    <w:rsid w:val="0014699E"/>
    <w:rsid w:val="00147052"/>
    <w:rsid w:val="00147D8F"/>
    <w:rsid w:val="00153AF3"/>
    <w:rsid w:val="00156505"/>
    <w:rsid w:val="001604E3"/>
    <w:rsid w:val="001664FE"/>
    <w:rsid w:val="00173A62"/>
    <w:rsid w:val="00183F98"/>
    <w:rsid w:val="00186191"/>
    <w:rsid w:val="00190A2B"/>
    <w:rsid w:val="001913E7"/>
    <w:rsid w:val="0019273A"/>
    <w:rsid w:val="00193CF2"/>
    <w:rsid w:val="00193EDA"/>
    <w:rsid w:val="00197AF6"/>
    <w:rsid w:val="00197BE8"/>
    <w:rsid w:val="00197E1B"/>
    <w:rsid w:val="001A187F"/>
    <w:rsid w:val="001A2C79"/>
    <w:rsid w:val="001A59D3"/>
    <w:rsid w:val="001B1B51"/>
    <w:rsid w:val="001B34F6"/>
    <w:rsid w:val="001B3513"/>
    <w:rsid w:val="001B3D44"/>
    <w:rsid w:val="001B432D"/>
    <w:rsid w:val="001C24D3"/>
    <w:rsid w:val="001D3C3D"/>
    <w:rsid w:val="001D7068"/>
    <w:rsid w:val="001D731B"/>
    <w:rsid w:val="001E0A92"/>
    <w:rsid w:val="001E3072"/>
    <w:rsid w:val="001E76ED"/>
    <w:rsid w:val="001F4145"/>
    <w:rsid w:val="001F7C01"/>
    <w:rsid w:val="002008C4"/>
    <w:rsid w:val="0020157B"/>
    <w:rsid w:val="00204792"/>
    <w:rsid w:val="00207283"/>
    <w:rsid w:val="002115E6"/>
    <w:rsid w:val="00212C51"/>
    <w:rsid w:val="002161BC"/>
    <w:rsid w:val="00220CBA"/>
    <w:rsid w:val="00225B43"/>
    <w:rsid w:val="00230503"/>
    <w:rsid w:val="00231923"/>
    <w:rsid w:val="00245F23"/>
    <w:rsid w:val="00251589"/>
    <w:rsid w:val="00255286"/>
    <w:rsid w:val="00257AE8"/>
    <w:rsid w:val="0026135A"/>
    <w:rsid w:val="00262265"/>
    <w:rsid w:val="00264089"/>
    <w:rsid w:val="0026762E"/>
    <w:rsid w:val="002734DA"/>
    <w:rsid w:val="00273A3A"/>
    <w:rsid w:val="00280793"/>
    <w:rsid w:val="00280963"/>
    <w:rsid w:val="00281D44"/>
    <w:rsid w:val="00282412"/>
    <w:rsid w:val="002828E9"/>
    <w:rsid w:val="00283685"/>
    <w:rsid w:val="00285CB4"/>
    <w:rsid w:val="002874A8"/>
    <w:rsid w:val="00290286"/>
    <w:rsid w:val="00292D6A"/>
    <w:rsid w:val="00294FF6"/>
    <w:rsid w:val="002A1260"/>
    <w:rsid w:val="002A1989"/>
    <w:rsid w:val="002A4875"/>
    <w:rsid w:val="002A6F2A"/>
    <w:rsid w:val="002A7430"/>
    <w:rsid w:val="002B1D9E"/>
    <w:rsid w:val="002B1F63"/>
    <w:rsid w:val="002B4A00"/>
    <w:rsid w:val="002B7E0E"/>
    <w:rsid w:val="002C37BD"/>
    <w:rsid w:val="002C65DC"/>
    <w:rsid w:val="002D355B"/>
    <w:rsid w:val="002D5984"/>
    <w:rsid w:val="002E1BCF"/>
    <w:rsid w:val="002E489B"/>
    <w:rsid w:val="002F068E"/>
    <w:rsid w:val="002F3F58"/>
    <w:rsid w:val="00301649"/>
    <w:rsid w:val="003030FB"/>
    <w:rsid w:val="003051EE"/>
    <w:rsid w:val="00305609"/>
    <w:rsid w:val="00306336"/>
    <w:rsid w:val="0030764D"/>
    <w:rsid w:val="003112CE"/>
    <w:rsid w:val="0031165A"/>
    <w:rsid w:val="00311E52"/>
    <w:rsid w:val="00313179"/>
    <w:rsid w:val="00316E1D"/>
    <w:rsid w:val="00321A11"/>
    <w:rsid w:val="0032706B"/>
    <w:rsid w:val="003329D8"/>
    <w:rsid w:val="00335156"/>
    <w:rsid w:val="003376D5"/>
    <w:rsid w:val="003422FF"/>
    <w:rsid w:val="00342712"/>
    <w:rsid w:val="00342FC1"/>
    <w:rsid w:val="003449D0"/>
    <w:rsid w:val="00345B5D"/>
    <w:rsid w:val="00352FFA"/>
    <w:rsid w:val="00356937"/>
    <w:rsid w:val="00361AEC"/>
    <w:rsid w:val="00363D35"/>
    <w:rsid w:val="00371E56"/>
    <w:rsid w:val="00372DFB"/>
    <w:rsid w:val="00376C32"/>
    <w:rsid w:val="0037713B"/>
    <w:rsid w:val="0037734B"/>
    <w:rsid w:val="00387E94"/>
    <w:rsid w:val="003934DB"/>
    <w:rsid w:val="00393DAC"/>
    <w:rsid w:val="00394A60"/>
    <w:rsid w:val="00395E71"/>
    <w:rsid w:val="00396363"/>
    <w:rsid w:val="003A2BE7"/>
    <w:rsid w:val="003A3EC6"/>
    <w:rsid w:val="003B1626"/>
    <w:rsid w:val="003C0AA3"/>
    <w:rsid w:val="003C156F"/>
    <w:rsid w:val="003C7D3F"/>
    <w:rsid w:val="003D2206"/>
    <w:rsid w:val="003D5056"/>
    <w:rsid w:val="003D67B0"/>
    <w:rsid w:val="003D728D"/>
    <w:rsid w:val="003E0846"/>
    <w:rsid w:val="003E1DA0"/>
    <w:rsid w:val="003E3B5C"/>
    <w:rsid w:val="003E6B2F"/>
    <w:rsid w:val="003E763A"/>
    <w:rsid w:val="003E7A6C"/>
    <w:rsid w:val="003F3B61"/>
    <w:rsid w:val="003F51D1"/>
    <w:rsid w:val="00400107"/>
    <w:rsid w:val="00400B29"/>
    <w:rsid w:val="0040327B"/>
    <w:rsid w:val="00405384"/>
    <w:rsid w:val="00405795"/>
    <w:rsid w:val="00410315"/>
    <w:rsid w:val="00413532"/>
    <w:rsid w:val="004135C1"/>
    <w:rsid w:val="00415140"/>
    <w:rsid w:val="00415509"/>
    <w:rsid w:val="0041573F"/>
    <w:rsid w:val="0041589C"/>
    <w:rsid w:val="00415F75"/>
    <w:rsid w:val="0042405D"/>
    <w:rsid w:val="00424994"/>
    <w:rsid w:val="00425CB0"/>
    <w:rsid w:val="0042664D"/>
    <w:rsid w:val="004324A6"/>
    <w:rsid w:val="00446086"/>
    <w:rsid w:val="00455772"/>
    <w:rsid w:val="00461622"/>
    <w:rsid w:val="00463E1D"/>
    <w:rsid w:val="00466595"/>
    <w:rsid w:val="004673DE"/>
    <w:rsid w:val="0046742D"/>
    <w:rsid w:val="0047028F"/>
    <w:rsid w:val="004717CA"/>
    <w:rsid w:val="004755DA"/>
    <w:rsid w:val="0047594F"/>
    <w:rsid w:val="0047622A"/>
    <w:rsid w:val="0047745C"/>
    <w:rsid w:val="00483E5F"/>
    <w:rsid w:val="004872CD"/>
    <w:rsid w:val="004938E9"/>
    <w:rsid w:val="00495820"/>
    <w:rsid w:val="004965F1"/>
    <w:rsid w:val="0049702C"/>
    <w:rsid w:val="004A0837"/>
    <w:rsid w:val="004A1121"/>
    <w:rsid w:val="004A52C1"/>
    <w:rsid w:val="004A6C62"/>
    <w:rsid w:val="004B2E9C"/>
    <w:rsid w:val="004C500A"/>
    <w:rsid w:val="004C6C26"/>
    <w:rsid w:val="004D2391"/>
    <w:rsid w:val="004D5A51"/>
    <w:rsid w:val="004E1F8B"/>
    <w:rsid w:val="004E4A32"/>
    <w:rsid w:val="004E4EDD"/>
    <w:rsid w:val="004E59DF"/>
    <w:rsid w:val="004E66A9"/>
    <w:rsid w:val="00501253"/>
    <w:rsid w:val="00502E67"/>
    <w:rsid w:val="0050309F"/>
    <w:rsid w:val="0051497C"/>
    <w:rsid w:val="00521142"/>
    <w:rsid w:val="00524425"/>
    <w:rsid w:val="0052610F"/>
    <w:rsid w:val="005311C3"/>
    <w:rsid w:val="00552BA3"/>
    <w:rsid w:val="005559CF"/>
    <w:rsid w:val="00555DD2"/>
    <w:rsid w:val="005573B4"/>
    <w:rsid w:val="00564EC1"/>
    <w:rsid w:val="00571D48"/>
    <w:rsid w:val="005720BF"/>
    <w:rsid w:val="00572FD8"/>
    <w:rsid w:val="005750EF"/>
    <w:rsid w:val="00576FFD"/>
    <w:rsid w:val="00585D5F"/>
    <w:rsid w:val="00587B7B"/>
    <w:rsid w:val="00592032"/>
    <w:rsid w:val="00592DA5"/>
    <w:rsid w:val="005A4CF9"/>
    <w:rsid w:val="005A7937"/>
    <w:rsid w:val="005B00E3"/>
    <w:rsid w:val="005B1520"/>
    <w:rsid w:val="005B1939"/>
    <w:rsid w:val="005C480E"/>
    <w:rsid w:val="005D3947"/>
    <w:rsid w:val="005D5DA3"/>
    <w:rsid w:val="005E0D31"/>
    <w:rsid w:val="005E1295"/>
    <w:rsid w:val="005F2AE4"/>
    <w:rsid w:val="005F3DD4"/>
    <w:rsid w:val="006022E0"/>
    <w:rsid w:val="00602E91"/>
    <w:rsid w:val="006050AE"/>
    <w:rsid w:val="00606F39"/>
    <w:rsid w:val="00612CDC"/>
    <w:rsid w:val="00613331"/>
    <w:rsid w:val="00613966"/>
    <w:rsid w:val="00613A20"/>
    <w:rsid w:val="006160E6"/>
    <w:rsid w:val="00633834"/>
    <w:rsid w:val="00636F9B"/>
    <w:rsid w:val="00641EE6"/>
    <w:rsid w:val="006437FB"/>
    <w:rsid w:val="00644A0A"/>
    <w:rsid w:val="006475A9"/>
    <w:rsid w:val="00651E0D"/>
    <w:rsid w:val="006537FE"/>
    <w:rsid w:val="0065604B"/>
    <w:rsid w:val="00657351"/>
    <w:rsid w:val="0066696F"/>
    <w:rsid w:val="00670625"/>
    <w:rsid w:val="006710B2"/>
    <w:rsid w:val="00675093"/>
    <w:rsid w:val="00675760"/>
    <w:rsid w:val="00683934"/>
    <w:rsid w:val="006844DB"/>
    <w:rsid w:val="006876E0"/>
    <w:rsid w:val="006931AF"/>
    <w:rsid w:val="006A38E4"/>
    <w:rsid w:val="006B24DB"/>
    <w:rsid w:val="006B68B8"/>
    <w:rsid w:val="006B76C7"/>
    <w:rsid w:val="006B7C8B"/>
    <w:rsid w:val="006C38F9"/>
    <w:rsid w:val="006C4E31"/>
    <w:rsid w:val="006D0363"/>
    <w:rsid w:val="006D64EB"/>
    <w:rsid w:val="006D7510"/>
    <w:rsid w:val="006D75A3"/>
    <w:rsid w:val="006E03BA"/>
    <w:rsid w:val="006E6558"/>
    <w:rsid w:val="006E7FAE"/>
    <w:rsid w:val="006F157B"/>
    <w:rsid w:val="006F2AAD"/>
    <w:rsid w:val="006F6D66"/>
    <w:rsid w:val="00704309"/>
    <w:rsid w:val="007107F9"/>
    <w:rsid w:val="00711D60"/>
    <w:rsid w:val="007255A0"/>
    <w:rsid w:val="00725D7E"/>
    <w:rsid w:val="00733DA5"/>
    <w:rsid w:val="00742138"/>
    <w:rsid w:val="00745399"/>
    <w:rsid w:val="0074578D"/>
    <w:rsid w:val="0075153A"/>
    <w:rsid w:val="00751D1C"/>
    <w:rsid w:val="00760E8C"/>
    <w:rsid w:val="00764CB6"/>
    <w:rsid w:val="00765FC5"/>
    <w:rsid w:val="00767BDD"/>
    <w:rsid w:val="00770F80"/>
    <w:rsid w:val="007806A8"/>
    <w:rsid w:val="00785856"/>
    <w:rsid w:val="00791AF7"/>
    <w:rsid w:val="0079378F"/>
    <w:rsid w:val="00797A8A"/>
    <w:rsid w:val="007A1D51"/>
    <w:rsid w:val="007A618F"/>
    <w:rsid w:val="007A7F82"/>
    <w:rsid w:val="007B2966"/>
    <w:rsid w:val="007B2EAB"/>
    <w:rsid w:val="007B765C"/>
    <w:rsid w:val="007B7C94"/>
    <w:rsid w:val="007C383A"/>
    <w:rsid w:val="007C6531"/>
    <w:rsid w:val="007D2273"/>
    <w:rsid w:val="007D60AC"/>
    <w:rsid w:val="007D6A2B"/>
    <w:rsid w:val="007D7A5C"/>
    <w:rsid w:val="007E0C77"/>
    <w:rsid w:val="007E4CA4"/>
    <w:rsid w:val="007F3E3A"/>
    <w:rsid w:val="007F5398"/>
    <w:rsid w:val="007F6089"/>
    <w:rsid w:val="007F6FFA"/>
    <w:rsid w:val="00800847"/>
    <w:rsid w:val="008012DA"/>
    <w:rsid w:val="00802BEE"/>
    <w:rsid w:val="0080457B"/>
    <w:rsid w:val="00806DBD"/>
    <w:rsid w:val="008070D9"/>
    <w:rsid w:val="00810563"/>
    <w:rsid w:val="0081305B"/>
    <w:rsid w:val="00813435"/>
    <w:rsid w:val="00822B1B"/>
    <w:rsid w:val="00823C1E"/>
    <w:rsid w:val="008259E3"/>
    <w:rsid w:val="00827D07"/>
    <w:rsid w:val="00830CAC"/>
    <w:rsid w:val="008329CE"/>
    <w:rsid w:val="00834587"/>
    <w:rsid w:val="00836860"/>
    <w:rsid w:val="00836CFA"/>
    <w:rsid w:val="008375A7"/>
    <w:rsid w:val="0084329B"/>
    <w:rsid w:val="008440C5"/>
    <w:rsid w:val="008520C8"/>
    <w:rsid w:val="008539FB"/>
    <w:rsid w:val="008544A9"/>
    <w:rsid w:val="00855E3B"/>
    <w:rsid w:val="00855F9A"/>
    <w:rsid w:val="008562AE"/>
    <w:rsid w:val="008621D4"/>
    <w:rsid w:val="00863CA7"/>
    <w:rsid w:val="00864302"/>
    <w:rsid w:val="00866513"/>
    <w:rsid w:val="00870116"/>
    <w:rsid w:val="00870B16"/>
    <w:rsid w:val="008716B4"/>
    <w:rsid w:val="00874B2E"/>
    <w:rsid w:val="00876E26"/>
    <w:rsid w:val="0088387C"/>
    <w:rsid w:val="00890835"/>
    <w:rsid w:val="00891ED4"/>
    <w:rsid w:val="0089238E"/>
    <w:rsid w:val="0089327E"/>
    <w:rsid w:val="00894186"/>
    <w:rsid w:val="0089547B"/>
    <w:rsid w:val="0089659A"/>
    <w:rsid w:val="008976A2"/>
    <w:rsid w:val="008977D7"/>
    <w:rsid w:val="008A017A"/>
    <w:rsid w:val="008A2458"/>
    <w:rsid w:val="008B3AE9"/>
    <w:rsid w:val="008B794B"/>
    <w:rsid w:val="008C07AB"/>
    <w:rsid w:val="008C4444"/>
    <w:rsid w:val="008D0D1C"/>
    <w:rsid w:val="008D14DC"/>
    <w:rsid w:val="008D5401"/>
    <w:rsid w:val="008D755C"/>
    <w:rsid w:val="008E4E09"/>
    <w:rsid w:val="008E4EA9"/>
    <w:rsid w:val="008E5B16"/>
    <w:rsid w:val="008E75ED"/>
    <w:rsid w:val="008F2FC8"/>
    <w:rsid w:val="008F4AF8"/>
    <w:rsid w:val="008F7A06"/>
    <w:rsid w:val="008F7E0D"/>
    <w:rsid w:val="00913D88"/>
    <w:rsid w:val="0092184D"/>
    <w:rsid w:val="00923228"/>
    <w:rsid w:val="009334FE"/>
    <w:rsid w:val="009359E3"/>
    <w:rsid w:val="00935A05"/>
    <w:rsid w:val="00936A1B"/>
    <w:rsid w:val="0094489D"/>
    <w:rsid w:val="00944AF8"/>
    <w:rsid w:val="00944EED"/>
    <w:rsid w:val="00947D24"/>
    <w:rsid w:val="00950D2A"/>
    <w:rsid w:val="00952958"/>
    <w:rsid w:val="00957D32"/>
    <w:rsid w:val="00960E6A"/>
    <w:rsid w:val="00963E3D"/>
    <w:rsid w:val="00964C29"/>
    <w:rsid w:val="0096513C"/>
    <w:rsid w:val="009677B0"/>
    <w:rsid w:val="00971DAF"/>
    <w:rsid w:val="009753AC"/>
    <w:rsid w:val="009812AE"/>
    <w:rsid w:val="00984673"/>
    <w:rsid w:val="00986586"/>
    <w:rsid w:val="00986950"/>
    <w:rsid w:val="00992183"/>
    <w:rsid w:val="00995CAA"/>
    <w:rsid w:val="00996D13"/>
    <w:rsid w:val="009A30D5"/>
    <w:rsid w:val="009A671B"/>
    <w:rsid w:val="009B3C02"/>
    <w:rsid w:val="009B4BF8"/>
    <w:rsid w:val="009C28D7"/>
    <w:rsid w:val="009D205F"/>
    <w:rsid w:val="009D3D7B"/>
    <w:rsid w:val="009D4A82"/>
    <w:rsid w:val="009E041B"/>
    <w:rsid w:val="009E23E7"/>
    <w:rsid w:val="009E3AF2"/>
    <w:rsid w:val="009F0647"/>
    <w:rsid w:val="009F08BA"/>
    <w:rsid w:val="009F3BBB"/>
    <w:rsid w:val="009F69E8"/>
    <w:rsid w:val="00A126B6"/>
    <w:rsid w:val="00A15C55"/>
    <w:rsid w:val="00A20058"/>
    <w:rsid w:val="00A23F8E"/>
    <w:rsid w:val="00A25A07"/>
    <w:rsid w:val="00A31952"/>
    <w:rsid w:val="00A31BC7"/>
    <w:rsid w:val="00A356AA"/>
    <w:rsid w:val="00A41A55"/>
    <w:rsid w:val="00A423DB"/>
    <w:rsid w:val="00A51516"/>
    <w:rsid w:val="00A51618"/>
    <w:rsid w:val="00A53795"/>
    <w:rsid w:val="00A545C0"/>
    <w:rsid w:val="00A55577"/>
    <w:rsid w:val="00A60BCC"/>
    <w:rsid w:val="00A614BD"/>
    <w:rsid w:val="00A64C39"/>
    <w:rsid w:val="00A65D58"/>
    <w:rsid w:val="00A66A68"/>
    <w:rsid w:val="00A712AE"/>
    <w:rsid w:val="00A72EDC"/>
    <w:rsid w:val="00A8121B"/>
    <w:rsid w:val="00A81CE8"/>
    <w:rsid w:val="00A9235C"/>
    <w:rsid w:val="00A931D1"/>
    <w:rsid w:val="00A93B39"/>
    <w:rsid w:val="00A955EC"/>
    <w:rsid w:val="00AA0EDC"/>
    <w:rsid w:val="00AB1C80"/>
    <w:rsid w:val="00AB68E4"/>
    <w:rsid w:val="00AC52F6"/>
    <w:rsid w:val="00AD0693"/>
    <w:rsid w:val="00AD5A5C"/>
    <w:rsid w:val="00AD5D5E"/>
    <w:rsid w:val="00AD6C26"/>
    <w:rsid w:val="00AE28C3"/>
    <w:rsid w:val="00AE3989"/>
    <w:rsid w:val="00AE52B4"/>
    <w:rsid w:val="00AF0EB3"/>
    <w:rsid w:val="00AF5B78"/>
    <w:rsid w:val="00AF6631"/>
    <w:rsid w:val="00B00202"/>
    <w:rsid w:val="00B00E3E"/>
    <w:rsid w:val="00B05A36"/>
    <w:rsid w:val="00B0648F"/>
    <w:rsid w:val="00B12331"/>
    <w:rsid w:val="00B1294A"/>
    <w:rsid w:val="00B13369"/>
    <w:rsid w:val="00B143CA"/>
    <w:rsid w:val="00B15F7F"/>
    <w:rsid w:val="00B21D1F"/>
    <w:rsid w:val="00B2497C"/>
    <w:rsid w:val="00B26F58"/>
    <w:rsid w:val="00B3368B"/>
    <w:rsid w:val="00B36611"/>
    <w:rsid w:val="00B37FD2"/>
    <w:rsid w:val="00B40238"/>
    <w:rsid w:val="00B42633"/>
    <w:rsid w:val="00B43488"/>
    <w:rsid w:val="00B45733"/>
    <w:rsid w:val="00B476D7"/>
    <w:rsid w:val="00B50865"/>
    <w:rsid w:val="00B511AA"/>
    <w:rsid w:val="00B51C88"/>
    <w:rsid w:val="00B52C16"/>
    <w:rsid w:val="00B53CFB"/>
    <w:rsid w:val="00B554D7"/>
    <w:rsid w:val="00B5790F"/>
    <w:rsid w:val="00B60179"/>
    <w:rsid w:val="00B63DD0"/>
    <w:rsid w:val="00B63F7A"/>
    <w:rsid w:val="00B64FB5"/>
    <w:rsid w:val="00B74EEB"/>
    <w:rsid w:val="00B753F8"/>
    <w:rsid w:val="00B82184"/>
    <w:rsid w:val="00B84B0E"/>
    <w:rsid w:val="00B876C2"/>
    <w:rsid w:val="00B96038"/>
    <w:rsid w:val="00B971EB"/>
    <w:rsid w:val="00BA198D"/>
    <w:rsid w:val="00BB2EA1"/>
    <w:rsid w:val="00BB4211"/>
    <w:rsid w:val="00BB435C"/>
    <w:rsid w:val="00BB5DFF"/>
    <w:rsid w:val="00BC0D48"/>
    <w:rsid w:val="00BC3329"/>
    <w:rsid w:val="00BC7808"/>
    <w:rsid w:val="00BE132B"/>
    <w:rsid w:val="00BE4A78"/>
    <w:rsid w:val="00BE7CCA"/>
    <w:rsid w:val="00BF3EA9"/>
    <w:rsid w:val="00BF455F"/>
    <w:rsid w:val="00BF4A32"/>
    <w:rsid w:val="00BF5D4F"/>
    <w:rsid w:val="00C01BEE"/>
    <w:rsid w:val="00C06689"/>
    <w:rsid w:val="00C06BD5"/>
    <w:rsid w:val="00C070CF"/>
    <w:rsid w:val="00C105C0"/>
    <w:rsid w:val="00C14882"/>
    <w:rsid w:val="00C1531A"/>
    <w:rsid w:val="00C178A8"/>
    <w:rsid w:val="00C2273A"/>
    <w:rsid w:val="00C2528A"/>
    <w:rsid w:val="00C27767"/>
    <w:rsid w:val="00C27EDA"/>
    <w:rsid w:val="00C50022"/>
    <w:rsid w:val="00C550A9"/>
    <w:rsid w:val="00C56AEB"/>
    <w:rsid w:val="00C56E75"/>
    <w:rsid w:val="00C60531"/>
    <w:rsid w:val="00C62447"/>
    <w:rsid w:val="00C62F76"/>
    <w:rsid w:val="00C63ADB"/>
    <w:rsid w:val="00C64C3E"/>
    <w:rsid w:val="00C70A23"/>
    <w:rsid w:val="00C70D43"/>
    <w:rsid w:val="00C70D7C"/>
    <w:rsid w:val="00C729F5"/>
    <w:rsid w:val="00C83F3A"/>
    <w:rsid w:val="00C8527B"/>
    <w:rsid w:val="00C90AA5"/>
    <w:rsid w:val="00C94E6C"/>
    <w:rsid w:val="00C96409"/>
    <w:rsid w:val="00C96A5D"/>
    <w:rsid w:val="00CA2D1A"/>
    <w:rsid w:val="00CA3276"/>
    <w:rsid w:val="00CA4283"/>
    <w:rsid w:val="00CA50CD"/>
    <w:rsid w:val="00CB1CB3"/>
    <w:rsid w:val="00CB1E41"/>
    <w:rsid w:val="00CB23A5"/>
    <w:rsid w:val="00CB42FF"/>
    <w:rsid w:val="00CB51A7"/>
    <w:rsid w:val="00CB6B7C"/>
    <w:rsid w:val="00CD0E27"/>
    <w:rsid w:val="00CD1A95"/>
    <w:rsid w:val="00CD1BF8"/>
    <w:rsid w:val="00CD76F3"/>
    <w:rsid w:val="00CF38AF"/>
    <w:rsid w:val="00D06E0E"/>
    <w:rsid w:val="00D07285"/>
    <w:rsid w:val="00D13998"/>
    <w:rsid w:val="00D14A81"/>
    <w:rsid w:val="00D17653"/>
    <w:rsid w:val="00D203A9"/>
    <w:rsid w:val="00D22A44"/>
    <w:rsid w:val="00D24FFD"/>
    <w:rsid w:val="00D304F3"/>
    <w:rsid w:val="00D30DC9"/>
    <w:rsid w:val="00D3144C"/>
    <w:rsid w:val="00D3229F"/>
    <w:rsid w:val="00D35FFD"/>
    <w:rsid w:val="00D41335"/>
    <w:rsid w:val="00D4664C"/>
    <w:rsid w:val="00D51C9D"/>
    <w:rsid w:val="00D51F9F"/>
    <w:rsid w:val="00D54169"/>
    <w:rsid w:val="00D544CC"/>
    <w:rsid w:val="00D57D8E"/>
    <w:rsid w:val="00D60CC4"/>
    <w:rsid w:val="00D61E49"/>
    <w:rsid w:val="00D63460"/>
    <w:rsid w:val="00D65068"/>
    <w:rsid w:val="00D709DE"/>
    <w:rsid w:val="00D72267"/>
    <w:rsid w:val="00D73BC2"/>
    <w:rsid w:val="00D760C0"/>
    <w:rsid w:val="00D8193F"/>
    <w:rsid w:val="00D83402"/>
    <w:rsid w:val="00D8750B"/>
    <w:rsid w:val="00D971EB"/>
    <w:rsid w:val="00D97C0C"/>
    <w:rsid w:val="00DA2E82"/>
    <w:rsid w:val="00DA4387"/>
    <w:rsid w:val="00DA62B7"/>
    <w:rsid w:val="00DB0116"/>
    <w:rsid w:val="00DB21A4"/>
    <w:rsid w:val="00DB2B91"/>
    <w:rsid w:val="00DB32B3"/>
    <w:rsid w:val="00DB4D21"/>
    <w:rsid w:val="00DB4FA9"/>
    <w:rsid w:val="00DD21CF"/>
    <w:rsid w:val="00DD57C7"/>
    <w:rsid w:val="00DD5E3E"/>
    <w:rsid w:val="00DE2D8C"/>
    <w:rsid w:val="00DE5E2B"/>
    <w:rsid w:val="00DF51F9"/>
    <w:rsid w:val="00DF5B40"/>
    <w:rsid w:val="00DF6295"/>
    <w:rsid w:val="00E00F74"/>
    <w:rsid w:val="00E0452A"/>
    <w:rsid w:val="00E10D7F"/>
    <w:rsid w:val="00E11634"/>
    <w:rsid w:val="00E16B28"/>
    <w:rsid w:val="00E20F6F"/>
    <w:rsid w:val="00E2251D"/>
    <w:rsid w:val="00E235BE"/>
    <w:rsid w:val="00E23D4A"/>
    <w:rsid w:val="00E33D9E"/>
    <w:rsid w:val="00E3689E"/>
    <w:rsid w:val="00E4479A"/>
    <w:rsid w:val="00E453B9"/>
    <w:rsid w:val="00E460FC"/>
    <w:rsid w:val="00E50F3B"/>
    <w:rsid w:val="00E516D1"/>
    <w:rsid w:val="00E51CB0"/>
    <w:rsid w:val="00E537BD"/>
    <w:rsid w:val="00E57E81"/>
    <w:rsid w:val="00E617A8"/>
    <w:rsid w:val="00E64EFF"/>
    <w:rsid w:val="00E66D1C"/>
    <w:rsid w:val="00E731F8"/>
    <w:rsid w:val="00E77ABD"/>
    <w:rsid w:val="00E80811"/>
    <w:rsid w:val="00E80FC8"/>
    <w:rsid w:val="00E811B8"/>
    <w:rsid w:val="00E8394B"/>
    <w:rsid w:val="00E83E08"/>
    <w:rsid w:val="00E842B2"/>
    <w:rsid w:val="00E863F6"/>
    <w:rsid w:val="00E93082"/>
    <w:rsid w:val="00E96DFA"/>
    <w:rsid w:val="00EA0546"/>
    <w:rsid w:val="00EA48B8"/>
    <w:rsid w:val="00EA5AF2"/>
    <w:rsid w:val="00EA5BC5"/>
    <w:rsid w:val="00EA7312"/>
    <w:rsid w:val="00EB1D39"/>
    <w:rsid w:val="00EB1EA7"/>
    <w:rsid w:val="00EB314E"/>
    <w:rsid w:val="00EC03E2"/>
    <w:rsid w:val="00EC4870"/>
    <w:rsid w:val="00ED5E4A"/>
    <w:rsid w:val="00ED661D"/>
    <w:rsid w:val="00EE0517"/>
    <w:rsid w:val="00EE0938"/>
    <w:rsid w:val="00EE3B83"/>
    <w:rsid w:val="00EE6180"/>
    <w:rsid w:val="00EF13CF"/>
    <w:rsid w:val="00EF2473"/>
    <w:rsid w:val="00EF6110"/>
    <w:rsid w:val="00F12E30"/>
    <w:rsid w:val="00F1380F"/>
    <w:rsid w:val="00F138A0"/>
    <w:rsid w:val="00F21DEB"/>
    <w:rsid w:val="00F24D42"/>
    <w:rsid w:val="00F26CEC"/>
    <w:rsid w:val="00F270B7"/>
    <w:rsid w:val="00F2760A"/>
    <w:rsid w:val="00F309FE"/>
    <w:rsid w:val="00F3283E"/>
    <w:rsid w:val="00F34D8D"/>
    <w:rsid w:val="00F35A94"/>
    <w:rsid w:val="00F35BA8"/>
    <w:rsid w:val="00F417A2"/>
    <w:rsid w:val="00F43957"/>
    <w:rsid w:val="00F472B4"/>
    <w:rsid w:val="00F54583"/>
    <w:rsid w:val="00F555AD"/>
    <w:rsid w:val="00F607BA"/>
    <w:rsid w:val="00F618D6"/>
    <w:rsid w:val="00F6728A"/>
    <w:rsid w:val="00F70572"/>
    <w:rsid w:val="00F74E44"/>
    <w:rsid w:val="00F846FA"/>
    <w:rsid w:val="00F853DC"/>
    <w:rsid w:val="00F94A42"/>
    <w:rsid w:val="00F97456"/>
    <w:rsid w:val="00F9766D"/>
    <w:rsid w:val="00FA25A0"/>
    <w:rsid w:val="00FA3276"/>
    <w:rsid w:val="00FA471F"/>
    <w:rsid w:val="00FA6055"/>
    <w:rsid w:val="00FB1EBC"/>
    <w:rsid w:val="00FB26CD"/>
    <w:rsid w:val="00FC364E"/>
    <w:rsid w:val="00FC6F43"/>
    <w:rsid w:val="00FC6FFE"/>
    <w:rsid w:val="00FD130A"/>
    <w:rsid w:val="00FE1083"/>
    <w:rsid w:val="00FE2BF8"/>
    <w:rsid w:val="00FF65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E147CB"/>
  <w14:defaultImageDpi w14:val="32767"/>
  <w15:chartTrackingRefBased/>
  <w15:docId w15:val="{4D776F74-0DE7-4045-BB94-4FD1E45A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27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63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0E2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53AF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F58"/>
    <w:pPr>
      <w:ind w:left="720"/>
      <w:contextualSpacing/>
    </w:pPr>
  </w:style>
  <w:style w:type="paragraph" w:styleId="FootnoteText">
    <w:name w:val="footnote text"/>
    <w:basedOn w:val="Normal"/>
    <w:link w:val="FootnoteTextChar"/>
    <w:uiPriority w:val="99"/>
    <w:semiHidden/>
    <w:unhideWhenUsed/>
    <w:rsid w:val="00501253"/>
    <w:rPr>
      <w:sz w:val="20"/>
      <w:szCs w:val="20"/>
    </w:rPr>
  </w:style>
  <w:style w:type="character" w:customStyle="1" w:styleId="FootnoteTextChar">
    <w:name w:val="Footnote Text Char"/>
    <w:basedOn w:val="DefaultParagraphFont"/>
    <w:link w:val="FootnoteText"/>
    <w:uiPriority w:val="99"/>
    <w:semiHidden/>
    <w:rsid w:val="00501253"/>
    <w:rPr>
      <w:sz w:val="20"/>
      <w:szCs w:val="20"/>
    </w:rPr>
  </w:style>
  <w:style w:type="character" w:styleId="FootnoteReference">
    <w:name w:val="footnote reference"/>
    <w:basedOn w:val="DefaultParagraphFont"/>
    <w:uiPriority w:val="99"/>
    <w:semiHidden/>
    <w:unhideWhenUsed/>
    <w:rsid w:val="00501253"/>
    <w:rPr>
      <w:vertAlign w:val="superscript"/>
    </w:rPr>
  </w:style>
  <w:style w:type="paragraph" w:customStyle="1" w:styleId="EndNoteBibliographyTitle">
    <w:name w:val="EndNote Bibliography Title"/>
    <w:basedOn w:val="Normal"/>
    <w:link w:val="EndNoteBibliographyTitleChar"/>
    <w:rsid w:val="00EF13C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F13CF"/>
    <w:rPr>
      <w:rFonts w:ascii="Calibri" w:hAnsi="Calibri" w:cs="Calibri"/>
      <w:lang w:val="en-US"/>
    </w:rPr>
  </w:style>
  <w:style w:type="paragraph" w:customStyle="1" w:styleId="EndNoteBibliography">
    <w:name w:val="EndNote Bibliography"/>
    <w:basedOn w:val="Normal"/>
    <w:link w:val="EndNoteBibliographyChar"/>
    <w:rsid w:val="00EF13CF"/>
    <w:rPr>
      <w:rFonts w:ascii="Calibri" w:hAnsi="Calibri" w:cs="Calibri"/>
      <w:lang w:val="en-US"/>
    </w:rPr>
  </w:style>
  <w:style w:type="character" w:customStyle="1" w:styleId="EndNoteBibliographyChar">
    <w:name w:val="EndNote Bibliography Char"/>
    <w:basedOn w:val="DefaultParagraphFont"/>
    <w:link w:val="EndNoteBibliography"/>
    <w:rsid w:val="00EF13CF"/>
    <w:rPr>
      <w:rFonts w:ascii="Calibri" w:hAnsi="Calibri" w:cs="Calibri"/>
      <w:lang w:val="en-US"/>
    </w:rPr>
  </w:style>
  <w:style w:type="character" w:customStyle="1" w:styleId="Heading2Char">
    <w:name w:val="Heading 2 Char"/>
    <w:basedOn w:val="DefaultParagraphFont"/>
    <w:link w:val="Heading2"/>
    <w:uiPriority w:val="9"/>
    <w:rsid w:val="00306336"/>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572FD8"/>
    <w:pPr>
      <w:pBdr>
        <w:between w:val="double" w:sz="6" w:space="0" w:color="auto"/>
      </w:pBdr>
      <w:spacing w:before="120" w:after="120"/>
      <w:jc w:val="center"/>
    </w:pPr>
    <w:rPr>
      <w:rFonts w:cstheme="minorHAnsi"/>
      <w:b/>
      <w:bCs/>
      <w:i/>
      <w:iCs/>
    </w:rPr>
  </w:style>
  <w:style w:type="paragraph" w:styleId="TOC2">
    <w:name w:val="toc 2"/>
    <w:basedOn w:val="Normal"/>
    <w:next w:val="Normal"/>
    <w:autoRedefine/>
    <w:uiPriority w:val="39"/>
    <w:unhideWhenUsed/>
    <w:rsid w:val="00572FD8"/>
    <w:pPr>
      <w:pBdr>
        <w:between w:val="double" w:sz="6" w:space="0" w:color="auto"/>
      </w:pBdr>
      <w:spacing w:before="120" w:after="120"/>
      <w:jc w:val="center"/>
    </w:pPr>
    <w:rPr>
      <w:rFonts w:cstheme="minorHAnsi"/>
      <w:i/>
      <w:iCs/>
      <w:sz w:val="20"/>
      <w:szCs w:val="20"/>
    </w:rPr>
  </w:style>
  <w:style w:type="paragraph" w:styleId="TOC3">
    <w:name w:val="toc 3"/>
    <w:basedOn w:val="Normal"/>
    <w:next w:val="Normal"/>
    <w:autoRedefine/>
    <w:uiPriority w:val="39"/>
    <w:unhideWhenUsed/>
    <w:rsid w:val="00572FD8"/>
    <w:pPr>
      <w:pBdr>
        <w:between w:val="double" w:sz="6" w:space="0" w:color="auto"/>
      </w:pBdr>
      <w:spacing w:before="120" w:after="120"/>
      <w:ind w:left="240"/>
      <w:jc w:val="center"/>
    </w:pPr>
    <w:rPr>
      <w:rFonts w:cstheme="minorHAnsi"/>
      <w:sz w:val="20"/>
      <w:szCs w:val="20"/>
    </w:rPr>
  </w:style>
  <w:style w:type="paragraph" w:styleId="TOC4">
    <w:name w:val="toc 4"/>
    <w:basedOn w:val="Normal"/>
    <w:next w:val="Normal"/>
    <w:autoRedefine/>
    <w:uiPriority w:val="39"/>
    <w:unhideWhenUsed/>
    <w:rsid w:val="00572FD8"/>
    <w:pPr>
      <w:pBdr>
        <w:between w:val="double" w:sz="6" w:space="0" w:color="auto"/>
      </w:pBdr>
      <w:spacing w:before="120" w:after="120"/>
      <w:ind w:left="480"/>
      <w:jc w:val="center"/>
    </w:pPr>
    <w:rPr>
      <w:rFonts w:cstheme="minorHAnsi"/>
      <w:sz w:val="20"/>
      <w:szCs w:val="20"/>
    </w:rPr>
  </w:style>
  <w:style w:type="paragraph" w:styleId="TOC5">
    <w:name w:val="toc 5"/>
    <w:basedOn w:val="Normal"/>
    <w:next w:val="Normal"/>
    <w:autoRedefine/>
    <w:uiPriority w:val="39"/>
    <w:unhideWhenUsed/>
    <w:rsid w:val="00572FD8"/>
    <w:pPr>
      <w:pBdr>
        <w:between w:val="double" w:sz="6" w:space="0" w:color="auto"/>
      </w:pBdr>
      <w:spacing w:before="120" w:after="120"/>
      <w:ind w:left="720"/>
      <w:jc w:val="center"/>
    </w:pPr>
    <w:rPr>
      <w:rFonts w:cstheme="minorHAnsi"/>
      <w:sz w:val="20"/>
      <w:szCs w:val="20"/>
    </w:rPr>
  </w:style>
  <w:style w:type="paragraph" w:styleId="TOC6">
    <w:name w:val="toc 6"/>
    <w:basedOn w:val="Normal"/>
    <w:next w:val="Normal"/>
    <w:autoRedefine/>
    <w:uiPriority w:val="39"/>
    <w:unhideWhenUsed/>
    <w:rsid w:val="00572FD8"/>
    <w:pPr>
      <w:pBdr>
        <w:between w:val="double" w:sz="6" w:space="0" w:color="auto"/>
      </w:pBdr>
      <w:spacing w:before="120" w:after="120"/>
      <w:ind w:left="960"/>
      <w:jc w:val="center"/>
    </w:pPr>
    <w:rPr>
      <w:rFonts w:cstheme="minorHAnsi"/>
      <w:sz w:val="20"/>
      <w:szCs w:val="20"/>
    </w:rPr>
  </w:style>
  <w:style w:type="paragraph" w:styleId="TOC7">
    <w:name w:val="toc 7"/>
    <w:basedOn w:val="Normal"/>
    <w:next w:val="Normal"/>
    <w:autoRedefine/>
    <w:uiPriority w:val="39"/>
    <w:unhideWhenUsed/>
    <w:rsid w:val="00572FD8"/>
    <w:pPr>
      <w:pBdr>
        <w:between w:val="double" w:sz="6" w:space="0" w:color="auto"/>
      </w:pBdr>
      <w:spacing w:before="120" w:after="120"/>
      <w:ind w:left="1200"/>
      <w:jc w:val="center"/>
    </w:pPr>
    <w:rPr>
      <w:rFonts w:cstheme="minorHAnsi"/>
      <w:sz w:val="20"/>
      <w:szCs w:val="20"/>
    </w:rPr>
  </w:style>
  <w:style w:type="paragraph" w:styleId="TOC8">
    <w:name w:val="toc 8"/>
    <w:basedOn w:val="Normal"/>
    <w:next w:val="Normal"/>
    <w:autoRedefine/>
    <w:uiPriority w:val="39"/>
    <w:unhideWhenUsed/>
    <w:rsid w:val="00572FD8"/>
    <w:pPr>
      <w:pBdr>
        <w:between w:val="double" w:sz="6" w:space="0" w:color="auto"/>
      </w:pBdr>
      <w:spacing w:before="120" w:after="120"/>
      <w:ind w:left="1440"/>
      <w:jc w:val="center"/>
    </w:pPr>
    <w:rPr>
      <w:rFonts w:cstheme="minorHAnsi"/>
      <w:sz w:val="20"/>
      <w:szCs w:val="20"/>
    </w:rPr>
  </w:style>
  <w:style w:type="paragraph" w:styleId="TOC9">
    <w:name w:val="toc 9"/>
    <w:basedOn w:val="Normal"/>
    <w:next w:val="Normal"/>
    <w:autoRedefine/>
    <w:uiPriority w:val="39"/>
    <w:unhideWhenUsed/>
    <w:rsid w:val="00572FD8"/>
    <w:pPr>
      <w:pBdr>
        <w:between w:val="double" w:sz="6" w:space="0" w:color="auto"/>
      </w:pBdr>
      <w:spacing w:before="120" w:after="120"/>
      <w:ind w:left="1680"/>
      <w:jc w:val="center"/>
    </w:pPr>
    <w:rPr>
      <w:rFonts w:cstheme="minorHAnsi"/>
      <w:sz w:val="20"/>
      <w:szCs w:val="20"/>
    </w:rPr>
  </w:style>
  <w:style w:type="character" w:styleId="Hyperlink">
    <w:name w:val="Hyperlink"/>
    <w:basedOn w:val="DefaultParagraphFont"/>
    <w:uiPriority w:val="99"/>
    <w:unhideWhenUsed/>
    <w:rsid w:val="00572FD8"/>
    <w:rPr>
      <w:color w:val="0563C1" w:themeColor="hyperlink"/>
      <w:u w:val="single"/>
    </w:rPr>
  </w:style>
  <w:style w:type="character" w:customStyle="1" w:styleId="Heading3Char">
    <w:name w:val="Heading 3 Char"/>
    <w:basedOn w:val="DefaultParagraphFont"/>
    <w:link w:val="Heading3"/>
    <w:uiPriority w:val="9"/>
    <w:rsid w:val="00CD0E2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53AF3"/>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C2273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822B1B"/>
    <w:rPr>
      <w:sz w:val="16"/>
      <w:szCs w:val="16"/>
    </w:rPr>
  </w:style>
  <w:style w:type="paragraph" w:styleId="CommentText">
    <w:name w:val="annotation text"/>
    <w:basedOn w:val="Normal"/>
    <w:link w:val="CommentTextChar"/>
    <w:uiPriority w:val="99"/>
    <w:semiHidden/>
    <w:unhideWhenUsed/>
    <w:rsid w:val="00822B1B"/>
    <w:rPr>
      <w:sz w:val="20"/>
      <w:szCs w:val="20"/>
    </w:rPr>
  </w:style>
  <w:style w:type="character" w:customStyle="1" w:styleId="CommentTextChar">
    <w:name w:val="Comment Text Char"/>
    <w:basedOn w:val="DefaultParagraphFont"/>
    <w:link w:val="CommentText"/>
    <w:uiPriority w:val="99"/>
    <w:semiHidden/>
    <w:rsid w:val="00822B1B"/>
    <w:rPr>
      <w:sz w:val="20"/>
      <w:szCs w:val="20"/>
    </w:rPr>
  </w:style>
  <w:style w:type="paragraph" w:styleId="CommentSubject">
    <w:name w:val="annotation subject"/>
    <w:basedOn w:val="CommentText"/>
    <w:next w:val="CommentText"/>
    <w:link w:val="CommentSubjectChar"/>
    <w:uiPriority w:val="99"/>
    <w:semiHidden/>
    <w:unhideWhenUsed/>
    <w:rsid w:val="00822B1B"/>
    <w:rPr>
      <w:b/>
      <w:bCs/>
    </w:rPr>
  </w:style>
  <w:style w:type="character" w:customStyle="1" w:styleId="CommentSubjectChar">
    <w:name w:val="Comment Subject Char"/>
    <w:basedOn w:val="CommentTextChar"/>
    <w:link w:val="CommentSubject"/>
    <w:uiPriority w:val="99"/>
    <w:semiHidden/>
    <w:rsid w:val="00822B1B"/>
    <w:rPr>
      <w:b/>
      <w:bCs/>
      <w:sz w:val="20"/>
      <w:szCs w:val="20"/>
    </w:rPr>
  </w:style>
  <w:style w:type="paragraph" w:styleId="BalloonText">
    <w:name w:val="Balloon Text"/>
    <w:basedOn w:val="Normal"/>
    <w:link w:val="BalloonTextChar"/>
    <w:uiPriority w:val="99"/>
    <w:semiHidden/>
    <w:unhideWhenUsed/>
    <w:rsid w:val="00822B1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2B1B"/>
    <w:rPr>
      <w:rFonts w:ascii="Segoe UI" w:hAnsi="Segoe UI" w:cs="Segoe UI"/>
      <w:sz w:val="18"/>
      <w:szCs w:val="18"/>
    </w:rPr>
  </w:style>
  <w:style w:type="paragraph" w:styleId="Revision">
    <w:name w:val="Revision"/>
    <w:hidden/>
    <w:uiPriority w:val="99"/>
    <w:semiHidden/>
    <w:rsid w:val="006E7FAE"/>
  </w:style>
  <w:style w:type="paragraph" w:styleId="BodyText">
    <w:name w:val="Body Text"/>
    <w:basedOn w:val="Normal"/>
    <w:link w:val="BodyTextChar"/>
    <w:uiPriority w:val="99"/>
    <w:unhideWhenUsed/>
    <w:rsid w:val="004872CD"/>
    <w:pPr>
      <w:shd w:val="clear" w:color="auto" w:fill="FFFFFF"/>
    </w:pPr>
  </w:style>
  <w:style w:type="character" w:customStyle="1" w:styleId="BodyTextChar">
    <w:name w:val="Body Text Char"/>
    <w:basedOn w:val="DefaultParagraphFont"/>
    <w:link w:val="BodyText"/>
    <w:uiPriority w:val="99"/>
    <w:rsid w:val="004872CD"/>
    <w:rPr>
      <w:shd w:val="clear" w:color="auto" w:fill="FFFFFF"/>
    </w:rPr>
  </w:style>
  <w:style w:type="paragraph" w:styleId="Footer">
    <w:name w:val="footer"/>
    <w:basedOn w:val="Normal"/>
    <w:link w:val="FooterChar"/>
    <w:uiPriority w:val="99"/>
    <w:unhideWhenUsed/>
    <w:rsid w:val="0047745C"/>
    <w:pPr>
      <w:tabs>
        <w:tab w:val="center" w:pos="4513"/>
        <w:tab w:val="right" w:pos="9026"/>
      </w:tabs>
    </w:pPr>
  </w:style>
  <w:style w:type="character" w:customStyle="1" w:styleId="FooterChar">
    <w:name w:val="Footer Char"/>
    <w:basedOn w:val="DefaultParagraphFont"/>
    <w:link w:val="Footer"/>
    <w:uiPriority w:val="99"/>
    <w:rsid w:val="0047745C"/>
  </w:style>
  <w:style w:type="character" w:styleId="PageNumber">
    <w:name w:val="page number"/>
    <w:basedOn w:val="DefaultParagraphFont"/>
    <w:uiPriority w:val="99"/>
    <w:semiHidden/>
    <w:unhideWhenUsed/>
    <w:rsid w:val="0047745C"/>
  </w:style>
  <w:style w:type="character" w:customStyle="1" w:styleId="UnresolvedMention1">
    <w:name w:val="Unresolved Mention1"/>
    <w:basedOn w:val="DefaultParagraphFont"/>
    <w:uiPriority w:val="99"/>
    <w:semiHidden/>
    <w:unhideWhenUsed/>
    <w:rsid w:val="0096513C"/>
    <w:rPr>
      <w:color w:val="605E5C"/>
      <w:shd w:val="clear" w:color="auto" w:fill="E1DFDD"/>
    </w:rPr>
  </w:style>
  <w:style w:type="character" w:styleId="LineNumber">
    <w:name w:val="line number"/>
    <w:basedOn w:val="DefaultParagraphFont"/>
    <w:uiPriority w:val="99"/>
    <w:semiHidden/>
    <w:unhideWhenUsed/>
    <w:rsid w:val="00D54169"/>
  </w:style>
  <w:style w:type="character" w:styleId="FollowedHyperlink">
    <w:name w:val="FollowedHyperlink"/>
    <w:basedOn w:val="DefaultParagraphFont"/>
    <w:uiPriority w:val="99"/>
    <w:semiHidden/>
    <w:unhideWhenUsed/>
    <w:rsid w:val="002C65DC"/>
    <w:rPr>
      <w:color w:val="954F72" w:themeColor="followedHyperlink"/>
      <w:u w:val="single"/>
    </w:rPr>
  </w:style>
  <w:style w:type="character" w:styleId="UnresolvedMention">
    <w:name w:val="Unresolved Mention"/>
    <w:basedOn w:val="DefaultParagraphFont"/>
    <w:uiPriority w:val="99"/>
    <w:semiHidden/>
    <w:unhideWhenUsed/>
    <w:rsid w:val="007E0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478756">
      <w:bodyDiv w:val="1"/>
      <w:marLeft w:val="0"/>
      <w:marRight w:val="0"/>
      <w:marTop w:val="0"/>
      <w:marBottom w:val="0"/>
      <w:divBdr>
        <w:top w:val="none" w:sz="0" w:space="0" w:color="auto"/>
        <w:left w:val="none" w:sz="0" w:space="0" w:color="auto"/>
        <w:bottom w:val="none" w:sz="0" w:space="0" w:color="auto"/>
        <w:right w:val="none" w:sz="0" w:space="0" w:color="auto"/>
      </w:divBdr>
    </w:div>
    <w:div w:id="583878560">
      <w:bodyDiv w:val="1"/>
      <w:marLeft w:val="0"/>
      <w:marRight w:val="0"/>
      <w:marTop w:val="0"/>
      <w:marBottom w:val="0"/>
      <w:divBdr>
        <w:top w:val="none" w:sz="0" w:space="0" w:color="auto"/>
        <w:left w:val="none" w:sz="0" w:space="0" w:color="auto"/>
        <w:bottom w:val="none" w:sz="0" w:space="0" w:color="auto"/>
        <w:right w:val="none" w:sz="0" w:space="0" w:color="auto"/>
      </w:divBdr>
      <w:divsChild>
        <w:div w:id="113445639">
          <w:marLeft w:val="0"/>
          <w:marRight w:val="0"/>
          <w:marTop w:val="0"/>
          <w:marBottom w:val="0"/>
          <w:divBdr>
            <w:top w:val="none" w:sz="0" w:space="0" w:color="auto"/>
            <w:left w:val="none" w:sz="0" w:space="0" w:color="auto"/>
            <w:bottom w:val="none" w:sz="0" w:space="0" w:color="auto"/>
            <w:right w:val="none" w:sz="0" w:space="0" w:color="auto"/>
          </w:divBdr>
          <w:divsChild>
            <w:div w:id="1471247265">
              <w:marLeft w:val="0"/>
              <w:marRight w:val="0"/>
              <w:marTop w:val="0"/>
              <w:marBottom w:val="0"/>
              <w:divBdr>
                <w:top w:val="none" w:sz="0" w:space="0" w:color="auto"/>
                <w:left w:val="none" w:sz="0" w:space="0" w:color="auto"/>
                <w:bottom w:val="none" w:sz="0" w:space="0" w:color="auto"/>
                <w:right w:val="none" w:sz="0" w:space="0" w:color="auto"/>
              </w:divBdr>
              <w:divsChild>
                <w:div w:id="198353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141506">
      <w:bodyDiv w:val="1"/>
      <w:marLeft w:val="0"/>
      <w:marRight w:val="0"/>
      <w:marTop w:val="0"/>
      <w:marBottom w:val="0"/>
      <w:divBdr>
        <w:top w:val="none" w:sz="0" w:space="0" w:color="auto"/>
        <w:left w:val="none" w:sz="0" w:space="0" w:color="auto"/>
        <w:bottom w:val="none" w:sz="0" w:space="0" w:color="auto"/>
        <w:right w:val="none" w:sz="0" w:space="0" w:color="auto"/>
      </w:divBdr>
    </w:div>
    <w:div w:id="1238242764">
      <w:bodyDiv w:val="1"/>
      <w:marLeft w:val="0"/>
      <w:marRight w:val="0"/>
      <w:marTop w:val="0"/>
      <w:marBottom w:val="0"/>
      <w:divBdr>
        <w:top w:val="none" w:sz="0" w:space="0" w:color="auto"/>
        <w:left w:val="none" w:sz="0" w:space="0" w:color="auto"/>
        <w:bottom w:val="none" w:sz="0" w:space="0" w:color="auto"/>
        <w:right w:val="none" w:sz="0" w:space="0" w:color="auto"/>
      </w:divBdr>
      <w:divsChild>
        <w:div w:id="164705646">
          <w:marLeft w:val="0"/>
          <w:marRight w:val="0"/>
          <w:marTop w:val="0"/>
          <w:marBottom w:val="0"/>
          <w:divBdr>
            <w:top w:val="none" w:sz="0" w:space="0" w:color="auto"/>
            <w:left w:val="none" w:sz="0" w:space="0" w:color="auto"/>
            <w:bottom w:val="none" w:sz="0" w:space="0" w:color="auto"/>
            <w:right w:val="none" w:sz="0" w:space="0" w:color="auto"/>
          </w:divBdr>
          <w:divsChild>
            <w:div w:id="1481926967">
              <w:marLeft w:val="0"/>
              <w:marRight w:val="0"/>
              <w:marTop w:val="0"/>
              <w:marBottom w:val="0"/>
              <w:divBdr>
                <w:top w:val="none" w:sz="0" w:space="0" w:color="auto"/>
                <w:left w:val="none" w:sz="0" w:space="0" w:color="auto"/>
                <w:bottom w:val="none" w:sz="0" w:space="0" w:color="auto"/>
                <w:right w:val="none" w:sz="0" w:space="0" w:color="auto"/>
              </w:divBdr>
              <w:divsChild>
                <w:div w:id="147884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138880">
      <w:bodyDiv w:val="1"/>
      <w:marLeft w:val="0"/>
      <w:marRight w:val="0"/>
      <w:marTop w:val="0"/>
      <w:marBottom w:val="0"/>
      <w:divBdr>
        <w:top w:val="none" w:sz="0" w:space="0" w:color="auto"/>
        <w:left w:val="none" w:sz="0" w:space="0" w:color="auto"/>
        <w:bottom w:val="none" w:sz="0" w:space="0" w:color="auto"/>
        <w:right w:val="none" w:sz="0" w:space="0" w:color="auto"/>
      </w:divBdr>
    </w:div>
    <w:div w:id="2083941849">
      <w:bodyDiv w:val="1"/>
      <w:marLeft w:val="0"/>
      <w:marRight w:val="0"/>
      <w:marTop w:val="0"/>
      <w:marBottom w:val="0"/>
      <w:divBdr>
        <w:top w:val="none" w:sz="0" w:space="0" w:color="auto"/>
        <w:left w:val="none" w:sz="0" w:space="0" w:color="auto"/>
        <w:bottom w:val="none" w:sz="0" w:space="0" w:color="auto"/>
        <w:right w:val="none" w:sz="0" w:space="0" w:color="auto"/>
      </w:divBdr>
      <w:divsChild>
        <w:div w:id="1470131614">
          <w:marLeft w:val="0"/>
          <w:marRight w:val="0"/>
          <w:marTop w:val="0"/>
          <w:marBottom w:val="0"/>
          <w:divBdr>
            <w:top w:val="none" w:sz="0" w:space="0" w:color="auto"/>
            <w:left w:val="none" w:sz="0" w:space="0" w:color="auto"/>
            <w:bottom w:val="none" w:sz="0" w:space="0" w:color="auto"/>
            <w:right w:val="none" w:sz="0" w:space="0" w:color="auto"/>
          </w:divBdr>
          <w:divsChild>
            <w:div w:id="268126249">
              <w:marLeft w:val="0"/>
              <w:marRight w:val="0"/>
              <w:marTop w:val="0"/>
              <w:marBottom w:val="0"/>
              <w:divBdr>
                <w:top w:val="none" w:sz="0" w:space="0" w:color="auto"/>
                <w:left w:val="none" w:sz="0" w:space="0" w:color="auto"/>
                <w:bottom w:val="none" w:sz="0" w:space="0" w:color="auto"/>
                <w:right w:val="none" w:sz="0" w:space="0" w:color="auto"/>
              </w:divBdr>
              <w:divsChild>
                <w:div w:id="854227373">
                  <w:marLeft w:val="0"/>
                  <w:marRight w:val="0"/>
                  <w:marTop w:val="0"/>
                  <w:marBottom w:val="0"/>
                  <w:divBdr>
                    <w:top w:val="none" w:sz="0" w:space="0" w:color="auto"/>
                    <w:left w:val="none" w:sz="0" w:space="0" w:color="auto"/>
                    <w:bottom w:val="none" w:sz="0" w:space="0" w:color="auto"/>
                    <w:right w:val="none" w:sz="0" w:space="0" w:color="auto"/>
                  </w:divBdr>
                  <w:divsChild>
                    <w:div w:id="198712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173291">
          <w:marLeft w:val="0"/>
          <w:marRight w:val="0"/>
          <w:marTop w:val="0"/>
          <w:marBottom w:val="0"/>
          <w:divBdr>
            <w:top w:val="none" w:sz="0" w:space="0" w:color="auto"/>
            <w:left w:val="none" w:sz="0" w:space="0" w:color="auto"/>
            <w:bottom w:val="none" w:sz="0" w:space="0" w:color="auto"/>
            <w:right w:val="none" w:sz="0" w:space="0" w:color="auto"/>
          </w:divBdr>
          <w:divsChild>
            <w:div w:id="1376586143">
              <w:marLeft w:val="0"/>
              <w:marRight w:val="0"/>
              <w:marTop w:val="0"/>
              <w:marBottom w:val="0"/>
              <w:divBdr>
                <w:top w:val="none" w:sz="0" w:space="0" w:color="auto"/>
                <w:left w:val="none" w:sz="0" w:space="0" w:color="auto"/>
                <w:bottom w:val="none" w:sz="0" w:space="0" w:color="auto"/>
                <w:right w:val="none" w:sz="0" w:space="0" w:color="auto"/>
              </w:divBdr>
              <w:divsChild>
                <w:div w:id="159108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22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7/s00109-020-01966-zpublished" TargetMode="External"/><Relationship Id="rId18" Type="http://schemas.openxmlformats.org/officeDocument/2006/relationships/hyperlink" Target="http://dx.doi.org/10.1017/S001667231900003Xpublished" TargetMode="External"/><Relationship Id="rId26" Type="http://schemas.openxmlformats.org/officeDocument/2006/relationships/hyperlink" Target="http://dx.doi.org/10.1111/cge.12635published" TargetMode="External"/><Relationship Id="rId39" Type="http://schemas.openxmlformats.org/officeDocument/2006/relationships/footer" Target="footer1.xml"/><Relationship Id="rId21" Type="http://schemas.openxmlformats.org/officeDocument/2006/relationships/hyperlink" Target="http://dx.doi.org/10.1038/ncomms9086published" TargetMode="External"/><Relationship Id="rId34" Type="http://schemas.openxmlformats.org/officeDocument/2006/relationships/hyperlink" Target="http://dx.doi.org/10.1007/s11825-016-0083-5published"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x.doi.org/10.1002/humu.22824published" TargetMode="External"/><Relationship Id="rId20" Type="http://schemas.openxmlformats.org/officeDocument/2006/relationships/hyperlink" Target="http://dx.doi.org/10.1016/j.tig.2016.05.001published" TargetMode="External"/><Relationship Id="rId29" Type="http://schemas.openxmlformats.org/officeDocument/2006/relationships/hyperlink" Target="http://dx.doi.org/10.1186/s13148-019-0623-3published" TargetMode="External"/><Relationship Id="rId41"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8/nrendo.2016.138published" TargetMode="External"/><Relationship Id="rId24" Type="http://schemas.openxmlformats.org/officeDocument/2006/relationships/hyperlink" Target="http://dx.doi.org/10.1038/ejhg.2014.234published" TargetMode="External"/><Relationship Id="rId32" Type="http://schemas.openxmlformats.org/officeDocument/2006/relationships/hyperlink" Target="http://dx.doi.org/10.1159/000492307published" TargetMode="External"/><Relationship Id="rId37" Type="http://schemas.openxmlformats.org/officeDocument/2006/relationships/hyperlink" Target="http://dx.doi.org/10.1093/hmg/dds465published"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x.doi.org/10.1136/jmedgenet-2014-102368published" TargetMode="External"/><Relationship Id="rId23" Type="http://schemas.openxmlformats.org/officeDocument/2006/relationships/hyperlink" Target="https://dx.doi.org/10.1136/jmg.2010.079111published" TargetMode="External"/><Relationship Id="rId28" Type="http://schemas.openxmlformats.org/officeDocument/2006/relationships/hyperlink" Target="https://dx.doi.org/10.1038/ejhg.2009.77published" TargetMode="External"/><Relationship Id="rId36" Type="http://schemas.openxmlformats.org/officeDocument/2006/relationships/hyperlink" Target="http://dx.doi.org/10.1016/j.ejmg.2011.04.009published" TargetMode="External"/><Relationship Id="rId10" Type="http://schemas.openxmlformats.org/officeDocument/2006/relationships/hyperlink" Target="http://dx.doi.org/10.1038/s41431-019-0446-xpublished" TargetMode="External"/><Relationship Id="rId19" Type="http://schemas.openxmlformats.org/officeDocument/2006/relationships/hyperlink" Target="http://dx.doi.org/10.1002/ajmg.a.35651published" TargetMode="External"/><Relationship Id="rId31" Type="http://schemas.openxmlformats.org/officeDocument/2006/relationships/hyperlink" Target="http://dx.doi.org/10.1136/jmedgenet-2019-106561published" TargetMode="External"/><Relationship Id="rId4" Type="http://schemas.openxmlformats.org/officeDocument/2006/relationships/settings" Target="settings.xml"/><Relationship Id="rId9" Type="http://schemas.openxmlformats.org/officeDocument/2006/relationships/hyperlink" Target="http://dx.doi.org/10.1159/000492307published" TargetMode="External"/><Relationship Id="rId14" Type="http://schemas.openxmlformats.org/officeDocument/2006/relationships/hyperlink" Target="http://dx.doi.org/10.1093/hmg/ddp549published" TargetMode="External"/><Relationship Id="rId22" Type="http://schemas.openxmlformats.org/officeDocument/2006/relationships/hyperlink" Target="http://dx.doi.org/10.1136/jmedgenet-2017-105190published" TargetMode="External"/><Relationship Id="rId27" Type="http://schemas.openxmlformats.org/officeDocument/2006/relationships/hyperlink" Target="https://dx.doi.org/10.1002/ajmg.a.37801published" TargetMode="External"/><Relationship Id="rId30" Type="http://schemas.openxmlformats.org/officeDocument/2006/relationships/hyperlink" Target="http://dx.doi.org/10.1093/humupd/dmz045published" TargetMode="External"/><Relationship Id="rId35" Type="http://schemas.openxmlformats.org/officeDocument/2006/relationships/hyperlink" Target="http://dx.doi.org/10.1016/j.ejmg.2014.03.011published" TargetMode="External"/><Relationship Id="rId43" Type="http://schemas.openxmlformats.org/officeDocument/2006/relationships/theme" Target="theme/theme1.xml"/><Relationship Id="rId8" Type="http://schemas.openxmlformats.org/officeDocument/2006/relationships/hyperlink" Target="mailto:djgm@soton.ac.uk" TargetMode="External"/><Relationship Id="rId3" Type="http://schemas.openxmlformats.org/officeDocument/2006/relationships/styles" Target="styles.xml"/><Relationship Id="rId12" Type="http://schemas.openxmlformats.org/officeDocument/2006/relationships/hyperlink" Target="http://dx.doi.org/10.3390/ijms20174219published" TargetMode="External"/><Relationship Id="rId17" Type="http://schemas.openxmlformats.org/officeDocument/2006/relationships/hyperlink" Target="http://dx.doi.org/10.1136/jmg.2007.057059published" TargetMode="External"/><Relationship Id="rId25" Type="http://schemas.openxmlformats.org/officeDocument/2006/relationships/hyperlink" Target="http://dx.doi.org/10.1186/s13148-020-00865-xpublished" TargetMode="External"/><Relationship Id="rId33" Type="http://schemas.openxmlformats.org/officeDocument/2006/relationships/hyperlink" Target="http://dx.doi.org/10.1002/ajmg.a.38533published" TargetMode="External"/><Relationship Id="rId38" Type="http://schemas.openxmlformats.org/officeDocument/2006/relationships/hyperlink" Target="http://dx.doi.org/10.1038/ejhg.2016.3publish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6AAF146-3650-4925-AA17-6776B932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9</Pages>
  <Words>11425</Words>
  <Characters>6512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Mackay</dc:creator>
  <cp:keywords/>
  <dc:description/>
  <cp:lastModifiedBy>Deborah Mackay</cp:lastModifiedBy>
  <cp:revision>3</cp:revision>
  <dcterms:created xsi:type="dcterms:W3CDTF">2022-04-25T09:43:00Z</dcterms:created>
  <dcterms:modified xsi:type="dcterms:W3CDTF">2022-04-25T11:37:00Z</dcterms:modified>
</cp:coreProperties>
</file>